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325930B" w14:textId="3386F080" w:rsidR="00204EE0" w:rsidRDefault="00F4685F" w:rsidP="00204EE0">
      <w:pPr>
        <w:pStyle w:val="Title"/>
      </w:pPr>
      <w:r>
        <w:t>Supplementary Data</w:t>
      </w:r>
    </w:p>
    <w:p w14:paraId="5C5124CB" w14:textId="77777777" w:rsidR="00204EE0" w:rsidRDefault="00204EE0" w:rsidP="00204EE0"/>
    <w:p w14:paraId="12C966AD" w14:textId="4852D41D" w:rsidR="00204EE0" w:rsidRDefault="00204EE0" w:rsidP="00204EE0">
      <w:pPr>
        <w:pStyle w:val="Heading1"/>
      </w:pPr>
      <w:r>
        <w:t>Additional Methods</w:t>
      </w:r>
    </w:p>
    <w:p w14:paraId="28199205" w14:textId="77777777" w:rsidR="00204EE0" w:rsidRPr="00204EE0" w:rsidRDefault="00204EE0" w:rsidP="00204EE0"/>
    <w:p w14:paraId="04586A7F" w14:textId="77777777" w:rsidR="00204EE0" w:rsidRDefault="00204EE0" w:rsidP="00204EE0">
      <w:pPr>
        <w:pStyle w:val="Heading2"/>
      </w:pPr>
      <w:r>
        <w:t>Data Collection and Dataset Creation</w:t>
      </w:r>
    </w:p>
    <w:p w14:paraId="66A147CC" w14:textId="77777777" w:rsidR="00204EE0" w:rsidRPr="00204EE0" w:rsidRDefault="00204EE0" w:rsidP="00204EE0"/>
    <w:p w14:paraId="4EFA3166" w14:textId="3B6C96DC" w:rsidR="00204EE0" w:rsidRPr="00204EE0" w:rsidRDefault="00204EE0" w:rsidP="00204EE0">
      <w:pPr>
        <w:pStyle w:val="Dhimitri"/>
        <w:rPr>
          <w:rFonts w:ascii="Arial" w:hAnsi="Arial" w:cs="Arial"/>
        </w:rPr>
      </w:pPr>
      <w:r w:rsidRPr="00204EE0">
        <w:rPr>
          <w:rFonts w:ascii="Arial" w:hAnsi="Arial" w:cs="Arial"/>
        </w:rPr>
        <w:t xml:space="preserve">Each match year, applicants complete a voluntary survey from the NRMP, and reports are published with summary match data. Matches are published as the number matching to the </w:t>
      </w:r>
      <w:r w:rsidR="0086359F">
        <w:rPr>
          <w:rFonts w:ascii="Arial" w:hAnsi="Arial" w:cs="Arial"/>
        </w:rPr>
        <w:t>applicant’s</w:t>
      </w:r>
      <w:r w:rsidRPr="00204EE0">
        <w:rPr>
          <w:rFonts w:ascii="Arial" w:hAnsi="Arial" w:cs="Arial"/>
        </w:rPr>
        <w:t xml:space="preserve"> preferred specialty.</w:t>
      </w:r>
      <w:r w:rsidRPr="00204EE0">
        <w:rPr>
          <w:rFonts w:ascii="Arial" w:hAnsi="Arial" w:cs="Arial"/>
        </w:rPr>
        <w:fldChar w:fldCharType="begin"/>
      </w:r>
      <w:r w:rsidRPr="00204EE0">
        <w:rPr>
          <w:rFonts w:ascii="Arial" w:hAnsi="Arial" w:cs="Arial"/>
        </w:rPr>
        <w:instrText xml:space="preserve"> ADDIN EN.CITE &lt;EndNote&gt;&lt;Cite&gt;&lt;Author&gt;National Resident Matching Program&lt;/Author&gt;&lt;Year&gt;2022&lt;/Year&gt;&lt;RecNum&gt;2501&lt;/RecNum&gt;&lt;DisplayText&gt;&lt;style face="superscript"&gt;1&lt;/style&gt;&lt;/DisplayText&gt;&lt;record&gt;&lt;rec-number&gt;2501&lt;/rec-number&gt;&lt;foreign-keys&gt;&lt;key app="EN" db-id="tefzfvxfdsxts4ettekvvz9f9095wv0awppw" timestamp="1678077416" guid="afdd0f52-9b81-4dba-b953-f0dd93143aa5"&gt;2501&lt;/key&gt;&lt;/foreign-keys&gt;&lt;ref-type name="Book"&gt;6&lt;/ref-type&gt;&lt;contributors&gt;&lt;authors&gt;&lt;author&gt;National Resident Matching Program,&lt;/author&gt;&lt;/authors&gt;&lt;/contributors&gt;&lt;titles&gt;&lt;title&gt;Results and Data 2022 Main Residency Match&lt;/title&gt;&lt;/titles&gt;&lt;dates&gt;&lt;year&gt;2022&lt;/year&gt;&lt;pub-dates&gt;&lt;date&gt;2022-11-27&lt;/date&gt;&lt;/pub-dates&gt;&lt;/dates&gt;&lt;pub-location&gt;Washington, DC&lt;/pub-location&gt;&lt;publisher&gt;National Resident Matching Program&lt;/publisher&gt;&lt;urls&gt;&lt;related-urls&gt;&lt;url&gt;https://www.nrmp.org/wp-content/uploads/2022/05/2022-Main-Match-Results-and-Data_Final.pdf&lt;/url&gt;&lt;/related-urls&gt;&lt;/urls&gt;&lt;/record&gt;&lt;/Cite&gt;&lt;/EndNote&gt;</w:instrText>
      </w:r>
      <w:r w:rsidRPr="00204EE0">
        <w:rPr>
          <w:rFonts w:ascii="Arial" w:hAnsi="Arial" w:cs="Arial"/>
        </w:rPr>
        <w:fldChar w:fldCharType="separate"/>
      </w:r>
      <w:r w:rsidRPr="00204EE0">
        <w:rPr>
          <w:rFonts w:ascii="Arial" w:hAnsi="Arial" w:cs="Arial"/>
          <w:noProof/>
          <w:vertAlign w:val="superscript"/>
        </w:rPr>
        <w:t>1</w:t>
      </w:r>
      <w:r w:rsidRPr="00204EE0">
        <w:rPr>
          <w:rFonts w:ascii="Arial" w:hAnsi="Arial" w:cs="Arial"/>
        </w:rPr>
        <w:fldChar w:fldCharType="end"/>
      </w:r>
      <w:r w:rsidRPr="00204EE0">
        <w:rPr>
          <w:rFonts w:ascii="Arial" w:hAnsi="Arial" w:cs="Arial"/>
        </w:rPr>
        <w:t xml:space="preserve"> Therefore, the proportion matching to their preferred specialty is the number of applicants matched to their </w:t>
      </w:r>
      <w:r w:rsidR="008A50B4">
        <w:rPr>
          <w:rFonts w:ascii="Arial" w:hAnsi="Arial" w:cs="Arial"/>
        </w:rPr>
        <w:t>first-ranked</w:t>
      </w:r>
      <w:r w:rsidRPr="00204EE0">
        <w:rPr>
          <w:rFonts w:ascii="Arial" w:hAnsi="Arial" w:cs="Arial"/>
        </w:rPr>
        <w:t xml:space="preserve"> specialty over the total number of applicants ranking that specialty first.</w:t>
      </w:r>
      <w:r w:rsidRPr="00204EE0">
        <w:rPr>
          <w:rFonts w:ascii="Arial" w:hAnsi="Arial" w:cs="Arial"/>
        </w:rPr>
        <w:fldChar w:fldCharType="begin"/>
      </w:r>
      <w:r w:rsidRPr="00204EE0">
        <w:rPr>
          <w:rFonts w:ascii="Arial" w:hAnsi="Arial" w:cs="Arial"/>
        </w:rPr>
        <w:instrText xml:space="preserve"> ADDIN EN.CITE &lt;EndNote&gt;&lt;Cite&gt;&lt;Author&gt;National Resident Matching Program&lt;/Author&gt;&lt;Year&gt;2022&lt;/Year&gt;&lt;RecNum&gt;2501&lt;/RecNum&gt;&lt;DisplayText&gt;&lt;style face="superscript"&gt;1&lt;/style&gt;&lt;/DisplayText&gt;&lt;record&gt;&lt;rec-number&gt;2501&lt;/rec-number&gt;&lt;foreign-keys&gt;&lt;key app="EN" db-id="tefzfvxfdsxts4ettekvvz9f9095wv0awppw" timestamp="1678077416" guid="afdd0f52-9b81-4dba-b953-f0dd93143aa5"&gt;2501&lt;/key&gt;&lt;/foreign-keys&gt;&lt;ref-type name="Book"&gt;6&lt;/ref-type&gt;&lt;contributors&gt;&lt;authors&gt;&lt;author&gt;National Resident Matching Program,&lt;/author&gt;&lt;/authors&gt;&lt;/contributors&gt;&lt;titles&gt;&lt;title&gt;Results and Data 2022 Main Residency Match&lt;/title&gt;&lt;/titles&gt;&lt;dates&gt;&lt;year&gt;2022&lt;/year&gt;&lt;pub-dates&gt;&lt;date&gt;2022-11-27&lt;/date&gt;&lt;/pub-dates&gt;&lt;/dates&gt;&lt;pub-location&gt;Washington, DC&lt;/pub-location&gt;&lt;publisher&gt;National Resident Matching Program&lt;/publisher&gt;&lt;urls&gt;&lt;related-urls&gt;&lt;url&gt;https://www.nrmp.org/wp-content/uploads/2022/05/2022-Main-Match-Results-and-Data_Final.pdf&lt;/url&gt;&lt;/related-urls&gt;&lt;/urls&gt;&lt;/record&gt;&lt;/Cite&gt;&lt;/EndNote&gt;</w:instrText>
      </w:r>
      <w:r w:rsidRPr="00204EE0">
        <w:rPr>
          <w:rFonts w:ascii="Arial" w:hAnsi="Arial" w:cs="Arial"/>
        </w:rPr>
        <w:fldChar w:fldCharType="separate"/>
      </w:r>
      <w:r w:rsidRPr="00204EE0">
        <w:rPr>
          <w:rFonts w:ascii="Arial" w:hAnsi="Arial" w:cs="Arial"/>
          <w:noProof/>
          <w:vertAlign w:val="superscript"/>
        </w:rPr>
        <w:t>1</w:t>
      </w:r>
      <w:r w:rsidRPr="00204EE0">
        <w:rPr>
          <w:rFonts w:ascii="Arial" w:hAnsi="Arial" w:cs="Arial"/>
        </w:rPr>
        <w:fldChar w:fldCharType="end"/>
      </w:r>
      <w:r w:rsidRPr="00204EE0">
        <w:rPr>
          <w:rFonts w:ascii="Arial" w:hAnsi="Arial" w:cs="Arial"/>
        </w:rPr>
        <w:t xml:space="preserve"> MD seniors are 4</w:t>
      </w:r>
      <w:r w:rsidRPr="00204EE0">
        <w:rPr>
          <w:rFonts w:ascii="Arial" w:hAnsi="Arial" w:cs="Arial"/>
          <w:vertAlign w:val="superscript"/>
        </w:rPr>
        <w:t>th</w:t>
      </w:r>
      <w:r w:rsidRPr="00204EE0">
        <w:rPr>
          <w:rFonts w:ascii="Arial" w:hAnsi="Arial" w:cs="Arial"/>
        </w:rPr>
        <w:t xml:space="preserve"> year students in US allopathic medical schools, DO seniors are 4</w:t>
      </w:r>
      <w:r w:rsidRPr="00204EE0">
        <w:rPr>
          <w:rFonts w:ascii="Arial" w:hAnsi="Arial" w:cs="Arial"/>
          <w:vertAlign w:val="superscript"/>
        </w:rPr>
        <w:t>th</w:t>
      </w:r>
      <w:r w:rsidRPr="00204EE0">
        <w:rPr>
          <w:rFonts w:ascii="Arial" w:hAnsi="Arial" w:cs="Arial"/>
        </w:rPr>
        <w:t xml:space="preserve"> year students in US osteopathic medical schools, US IMGs are US citizens who attended an international medical school outside the US or Canada, and non-US IMGs are non-US citizens who attended an international medical school outside the US or Canada.</w:t>
      </w:r>
      <w:r w:rsidRPr="00204EE0">
        <w:rPr>
          <w:rFonts w:ascii="Arial" w:hAnsi="Arial" w:cs="Arial"/>
        </w:rPr>
        <w:fldChar w:fldCharType="begin">
          <w:fldData xml:space="preserve">PEVuZE5vdGU+PENpdGU+PEF1dGhvcj5OYXRpb25hbCBSZXNpZGVudCBNYXRjaGluZyBQcm9ncmFt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</w:fldData>
        </w:fldChar>
      </w:r>
      <w:r w:rsidRPr="00204EE0">
        <w:rPr>
          <w:rFonts w:ascii="Arial" w:hAnsi="Arial" w:cs="Arial"/>
        </w:rPr>
        <w:instrText xml:space="preserve"> ADDIN EN.CITE </w:instrText>
      </w:r>
      <w:r w:rsidRPr="00204EE0">
        <w:rPr>
          <w:rFonts w:ascii="Arial" w:hAnsi="Arial" w:cs="Arial"/>
        </w:rPr>
        <w:fldChar w:fldCharType="begin">
          <w:fldData xml:space="preserve">PEVuZE5vdGU+PENpdGU+PEF1dGhvcj5OYXRpb25hbCBSZXNpZGVudCBNYXRjaGluZyBQcm9ncmFt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</w:fldData>
        </w:fldChar>
      </w:r>
      <w:r w:rsidRPr="00204EE0">
        <w:rPr>
          <w:rFonts w:ascii="Arial" w:hAnsi="Arial" w:cs="Arial"/>
        </w:rPr>
        <w:instrText xml:space="preserve"> ADDIN EN.CITE.DATA </w:instrText>
      </w:r>
      <w:r w:rsidRPr="00204EE0">
        <w:rPr>
          <w:rFonts w:ascii="Arial" w:hAnsi="Arial" w:cs="Arial"/>
        </w:rPr>
      </w:r>
      <w:r w:rsidRPr="00204EE0">
        <w:rPr>
          <w:rFonts w:ascii="Arial" w:hAnsi="Arial" w:cs="Arial"/>
        </w:rPr>
        <w:fldChar w:fldCharType="end"/>
      </w:r>
      <w:r w:rsidRPr="00204EE0">
        <w:rPr>
          <w:rFonts w:ascii="Arial" w:hAnsi="Arial" w:cs="Arial"/>
        </w:rPr>
      </w:r>
      <w:r w:rsidRPr="00204EE0">
        <w:rPr>
          <w:rFonts w:ascii="Arial" w:hAnsi="Arial" w:cs="Arial"/>
        </w:rPr>
        <w:fldChar w:fldCharType="separate"/>
      </w:r>
      <w:r w:rsidRPr="00204EE0">
        <w:rPr>
          <w:rFonts w:ascii="Arial" w:hAnsi="Arial" w:cs="Arial"/>
          <w:noProof/>
          <w:vertAlign w:val="superscript"/>
        </w:rPr>
        <w:t>1-12</w:t>
      </w:r>
      <w:r w:rsidRPr="00204EE0">
        <w:rPr>
          <w:rFonts w:ascii="Arial" w:hAnsi="Arial" w:cs="Arial"/>
        </w:rPr>
        <w:fldChar w:fldCharType="end"/>
      </w:r>
      <w:r w:rsidRPr="00204EE0">
        <w:rPr>
          <w:rFonts w:ascii="Arial" w:hAnsi="Arial" w:cs="Arial"/>
        </w:rPr>
        <w:t xml:space="preserve"> Most applicants completed the survey and consented to NRMP research across all years.</w:t>
      </w:r>
      <w:r w:rsidRPr="00204EE0">
        <w:rPr>
          <w:rFonts w:ascii="Arial" w:hAnsi="Arial" w:cs="Arial"/>
        </w:rPr>
        <w:fldChar w:fldCharType="begin">
          <w:fldData xml:space="preserve">PEVuZE5vdGU+PENpdGU+PEF1dGhvcj5OYXRpb25hbCBSZXNpZGVudCBNYXRjaGluZyBQcm9ncmFt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</w:fldData>
        </w:fldChar>
      </w:r>
      <w:r w:rsidRPr="00204EE0">
        <w:rPr>
          <w:rFonts w:ascii="Arial" w:hAnsi="Arial" w:cs="Arial"/>
        </w:rPr>
        <w:instrText xml:space="preserve"> ADDIN EN.CITE </w:instrText>
      </w:r>
      <w:r w:rsidRPr="00204EE0">
        <w:rPr>
          <w:rFonts w:ascii="Arial" w:hAnsi="Arial" w:cs="Arial"/>
        </w:rPr>
        <w:fldChar w:fldCharType="begin">
          <w:fldData xml:space="preserve">PEVuZE5vdGU+PENpdGU+PEF1dGhvcj5OYXRpb25hbCBSZXNpZGVudCBNYXRjaGluZyBQcm9ncmFt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</w:fldData>
        </w:fldChar>
      </w:r>
      <w:r w:rsidRPr="00204EE0">
        <w:rPr>
          <w:rFonts w:ascii="Arial" w:hAnsi="Arial" w:cs="Arial"/>
        </w:rPr>
        <w:instrText xml:space="preserve"> ADDIN EN.CITE.DATA </w:instrText>
      </w:r>
      <w:r w:rsidRPr="00204EE0">
        <w:rPr>
          <w:rFonts w:ascii="Arial" w:hAnsi="Arial" w:cs="Arial"/>
        </w:rPr>
      </w:r>
      <w:r w:rsidRPr="00204EE0">
        <w:rPr>
          <w:rFonts w:ascii="Arial" w:hAnsi="Arial" w:cs="Arial"/>
        </w:rPr>
        <w:fldChar w:fldCharType="end"/>
      </w:r>
      <w:r w:rsidRPr="00204EE0">
        <w:rPr>
          <w:rFonts w:ascii="Arial" w:hAnsi="Arial" w:cs="Arial"/>
        </w:rPr>
      </w:r>
      <w:r w:rsidRPr="00204EE0">
        <w:rPr>
          <w:rFonts w:ascii="Arial" w:hAnsi="Arial" w:cs="Arial"/>
        </w:rPr>
        <w:fldChar w:fldCharType="separate"/>
      </w:r>
      <w:r w:rsidRPr="00204EE0">
        <w:rPr>
          <w:rFonts w:ascii="Arial" w:hAnsi="Arial" w:cs="Arial"/>
          <w:noProof/>
          <w:vertAlign w:val="superscript"/>
        </w:rPr>
        <w:t>2-13</w:t>
      </w:r>
      <w:r w:rsidRPr="00204EE0">
        <w:rPr>
          <w:rFonts w:ascii="Arial" w:hAnsi="Arial" w:cs="Arial"/>
        </w:rPr>
        <w:fldChar w:fldCharType="end"/>
      </w:r>
      <w:r w:rsidRPr="00204EE0">
        <w:rPr>
          <w:rFonts w:ascii="Arial" w:hAnsi="Arial" w:cs="Arial"/>
        </w:rPr>
        <w:t xml:space="preserve"> Although Step 1 scores were self-reported, </w:t>
      </w:r>
      <w:bookmarkStart w:id="0" w:name="_Hlk135654849"/>
      <w:r w:rsidRPr="00204EE0">
        <w:rPr>
          <w:rFonts w:ascii="Arial" w:hAnsi="Arial" w:cs="Arial"/>
        </w:rPr>
        <w:t>most Step 1 scores were verified by the NRMP with the US allopathic and osteopathic medical schools for MD and DO seniors.</w:t>
      </w:r>
      <w:r w:rsidRPr="00204EE0">
        <w:rPr>
          <w:rFonts w:ascii="Arial" w:hAnsi="Arial" w:cs="Arial"/>
        </w:rPr>
        <w:fldChar w:fldCharType="begin">
          <w:fldData xml:space="preserve">PEVuZE5vdGU+PENpdGU+PEF1dGhvcj5OYXRpb25hbCBSZXNpZGVudCBNYXRjaGluZyBQcm9ncmFt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</w:fldData>
        </w:fldChar>
      </w:r>
      <w:r w:rsidRPr="00204EE0">
        <w:rPr>
          <w:rFonts w:ascii="Arial" w:hAnsi="Arial" w:cs="Arial"/>
        </w:rPr>
        <w:instrText xml:space="preserve"> ADDIN EN.CITE </w:instrText>
      </w:r>
      <w:r w:rsidRPr="00204EE0">
        <w:rPr>
          <w:rFonts w:ascii="Arial" w:hAnsi="Arial" w:cs="Arial"/>
        </w:rPr>
        <w:fldChar w:fldCharType="begin">
          <w:fldData xml:space="preserve">PEVuZE5vdGU+PENpdGU+PEF1dGhvcj5OYXRpb25hbCBSZXNpZGVudCBNYXRjaGluZyBQcm9ncmFt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</w:fldData>
        </w:fldChar>
      </w:r>
      <w:r w:rsidRPr="00204EE0">
        <w:rPr>
          <w:rFonts w:ascii="Arial" w:hAnsi="Arial" w:cs="Arial"/>
        </w:rPr>
        <w:instrText xml:space="preserve"> ADDIN EN.CITE.DATA </w:instrText>
      </w:r>
      <w:r w:rsidRPr="00204EE0">
        <w:rPr>
          <w:rFonts w:ascii="Arial" w:hAnsi="Arial" w:cs="Arial"/>
        </w:rPr>
      </w:r>
      <w:r w:rsidRPr="00204EE0">
        <w:rPr>
          <w:rFonts w:ascii="Arial" w:hAnsi="Arial" w:cs="Arial"/>
        </w:rPr>
        <w:fldChar w:fldCharType="end"/>
      </w:r>
      <w:r w:rsidRPr="00204EE0">
        <w:rPr>
          <w:rFonts w:ascii="Arial" w:hAnsi="Arial" w:cs="Arial"/>
        </w:rPr>
      </w:r>
      <w:r w:rsidRPr="00204EE0">
        <w:rPr>
          <w:rFonts w:ascii="Arial" w:hAnsi="Arial" w:cs="Arial"/>
        </w:rPr>
        <w:fldChar w:fldCharType="separate"/>
      </w:r>
      <w:r w:rsidRPr="00204EE0">
        <w:rPr>
          <w:rFonts w:ascii="Arial" w:hAnsi="Arial" w:cs="Arial"/>
          <w:noProof/>
          <w:vertAlign w:val="superscript"/>
        </w:rPr>
        <w:t>3,4,6,7,9,10,12</w:t>
      </w:r>
      <w:r w:rsidRPr="00204EE0">
        <w:rPr>
          <w:rFonts w:ascii="Arial" w:hAnsi="Arial" w:cs="Arial"/>
        </w:rPr>
        <w:fldChar w:fldCharType="end"/>
      </w:r>
      <w:bookmarkEnd w:id="0"/>
      <w:r w:rsidRPr="00204EE0">
        <w:rPr>
          <w:rFonts w:ascii="Arial" w:hAnsi="Arial" w:cs="Arial"/>
        </w:rPr>
        <w:t xml:space="preserve"> Self-reported Step 1 scores were highly correlated with verified scores; therefore, the self-reported scores were assumed to be accurate.</w:t>
      </w:r>
      <w:r w:rsidRPr="00204EE0">
        <w:rPr>
          <w:rFonts w:ascii="Arial" w:hAnsi="Arial" w:cs="Arial"/>
        </w:rPr>
        <w:fldChar w:fldCharType="begin">
          <w:fldData xml:space="preserve">PEVuZE5vdGU+PENpdGU+PEF1dGhvcj5OYXRpb25hbCBSZXNpZGVudCBNYXRjaGluZyBQcm9ncmFt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</w:fldData>
        </w:fldChar>
      </w:r>
      <w:r w:rsidRPr="00204EE0">
        <w:rPr>
          <w:rFonts w:ascii="Arial" w:hAnsi="Arial" w:cs="Arial"/>
        </w:rPr>
        <w:instrText xml:space="preserve"> ADDIN EN.CITE </w:instrText>
      </w:r>
      <w:r w:rsidRPr="00204EE0">
        <w:rPr>
          <w:rFonts w:ascii="Arial" w:hAnsi="Arial" w:cs="Arial"/>
        </w:rPr>
        <w:fldChar w:fldCharType="begin">
          <w:fldData xml:space="preserve">PEVuZE5vdGU+PENpdGU+PEF1dGhvcj5OYXRpb25hbCBSZXNpZGVudCBNYXRjaGluZyBQcm9ncmFt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</w:fldData>
        </w:fldChar>
      </w:r>
      <w:r w:rsidRPr="00204EE0">
        <w:rPr>
          <w:rFonts w:ascii="Arial" w:hAnsi="Arial" w:cs="Arial"/>
        </w:rPr>
        <w:instrText xml:space="preserve"> ADDIN EN.CITE.DATA </w:instrText>
      </w:r>
      <w:r w:rsidRPr="00204EE0">
        <w:rPr>
          <w:rFonts w:ascii="Arial" w:hAnsi="Arial" w:cs="Arial"/>
        </w:rPr>
      </w:r>
      <w:r w:rsidRPr="00204EE0">
        <w:rPr>
          <w:rFonts w:ascii="Arial" w:hAnsi="Arial" w:cs="Arial"/>
        </w:rPr>
        <w:fldChar w:fldCharType="end"/>
      </w:r>
      <w:r w:rsidRPr="00204EE0">
        <w:rPr>
          <w:rFonts w:ascii="Arial" w:hAnsi="Arial" w:cs="Arial"/>
        </w:rPr>
      </w:r>
      <w:r w:rsidRPr="00204EE0">
        <w:rPr>
          <w:rFonts w:ascii="Arial" w:hAnsi="Arial" w:cs="Arial"/>
        </w:rPr>
        <w:fldChar w:fldCharType="separate"/>
      </w:r>
      <w:r w:rsidRPr="00204EE0">
        <w:rPr>
          <w:rFonts w:ascii="Arial" w:hAnsi="Arial" w:cs="Arial"/>
          <w:noProof/>
          <w:vertAlign w:val="superscript"/>
        </w:rPr>
        <w:t>3,4,6,7,9,10,12</w:t>
      </w:r>
      <w:r w:rsidRPr="00204EE0">
        <w:rPr>
          <w:rFonts w:ascii="Arial" w:hAnsi="Arial" w:cs="Arial"/>
        </w:rPr>
        <w:fldChar w:fldCharType="end"/>
      </w:r>
    </w:p>
    <w:p w14:paraId="6F45F6C9" w14:textId="77777777" w:rsidR="00204EE0" w:rsidRPr="00204EE0" w:rsidRDefault="00204EE0" w:rsidP="00204EE0">
      <w:pPr>
        <w:pStyle w:val="Dhimitri"/>
        <w:rPr>
          <w:rFonts w:ascii="Arial" w:hAnsi="Arial" w:cs="Arial"/>
        </w:rPr>
      </w:pPr>
    </w:p>
    <w:p w14:paraId="6A1969F7" w14:textId="76E92709" w:rsidR="00204EE0" w:rsidRDefault="00204EE0" w:rsidP="00204EE0">
      <w:pPr>
        <w:pStyle w:val="Dhimitri"/>
        <w:rPr>
          <w:rFonts w:ascii="Arial" w:hAnsi="Arial" w:cs="Arial"/>
        </w:rPr>
      </w:pPr>
      <w:r w:rsidRPr="00204EE0">
        <w:rPr>
          <w:rFonts w:ascii="Arial" w:hAnsi="Arial" w:cs="Arial"/>
        </w:rPr>
        <w:t>Since applicant-level data are not reported, we combined the match outcome (matched and unmatched to preferred specialty), applicant type, specialty choice, Step 1 score range, and match year variables into 3,520 combinations.</w:t>
      </w:r>
      <w:r w:rsidRPr="00204EE0">
        <w:rPr>
          <w:rFonts w:ascii="Arial" w:hAnsi="Arial" w:cs="Arial"/>
        </w:rPr>
        <w:fldChar w:fldCharType="begin">
          <w:fldData xml:space="preserve">PEVuZE5vdGU+PENpdGU+PEF1dGhvcj5OYXRpb25hbCBSZXNpZGVudCBNYXRjaGluZyBQcm9ncmFt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</w:fldData>
        </w:fldChar>
      </w:r>
      <w:r w:rsidRPr="00204EE0">
        <w:rPr>
          <w:rFonts w:ascii="Arial" w:hAnsi="Arial" w:cs="Arial"/>
        </w:rPr>
        <w:instrText xml:space="preserve"> ADDIN EN.CITE </w:instrText>
      </w:r>
      <w:r w:rsidRPr="00204EE0">
        <w:rPr>
          <w:rFonts w:ascii="Arial" w:hAnsi="Arial" w:cs="Arial"/>
        </w:rPr>
        <w:fldChar w:fldCharType="begin">
          <w:fldData xml:space="preserve">PEVuZE5vdGU+PENpdGU+PEF1dGhvcj5OYXRpb25hbCBSZXNpZGVudCBNYXRjaGluZyBQcm9ncmFt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</w:fldData>
        </w:fldChar>
      </w:r>
      <w:r w:rsidRPr="00204EE0">
        <w:rPr>
          <w:rFonts w:ascii="Arial" w:hAnsi="Arial" w:cs="Arial"/>
        </w:rPr>
        <w:instrText xml:space="preserve"> ADDIN EN.CITE.DATA </w:instrText>
      </w:r>
      <w:r w:rsidRPr="00204EE0">
        <w:rPr>
          <w:rFonts w:ascii="Arial" w:hAnsi="Arial" w:cs="Arial"/>
        </w:rPr>
      </w:r>
      <w:r w:rsidRPr="00204EE0">
        <w:rPr>
          <w:rFonts w:ascii="Arial" w:hAnsi="Arial" w:cs="Arial"/>
        </w:rPr>
        <w:fldChar w:fldCharType="end"/>
      </w:r>
      <w:r w:rsidRPr="00204EE0">
        <w:rPr>
          <w:rFonts w:ascii="Arial" w:hAnsi="Arial" w:cs="Arial"/>
        </w:rPr>
      </w:r>
      <w:r w:rsidRPr="00204EE0">
        <w:rPr>
          <w:rFonts w:ascii="Arial" w:hAnsi="Arial" w:cs="Arial"/>
        </w:rPr>
        <w:fldChar w:fldCharType="separate"/>
      </w:r>
      <w:r w:rsidRPr="00204EE0">
        <w:rPr>
          <w:rFonts w:ascii="Arial" w:hAnsi="Arial" w:cs="Arial"/>
          <w:noProof/>
          <w:vertAlign w:val="superscript"/>
        </w:rPr>
        <w:t>2-12</w:t>
      </w:r>
      <w:r w:rsidRPr="00204EE0">
        <w:rPr>
          <w:rFonts w:ascii="Arial" w:hAnsi="Arial" w:cs="Arial"/>
        </w:rPr>
        <w:fldChar w:fldCharType="end"/>
      </w:r>
      <w:r w:rsidRPr="00204EE0">
        <w:rPr>
          <w:rFonts w:ascii="Arial" w:hAnsi="Arial" w:cs="Arial"/>
        </w:rPr>
        <w:t xml:space="preserve"> Abstraction was performed by 5 co-authors (</w:t>
      </w:r>
      <w:r w:rsidR="00502753">
        <w:rPr>
          <w:rFonts w:ascii="Arial" w:hAnsi="Arial" w:cs="Arial"/>
        </w:rPr>
        <w:t>BS</w:t>
      </w:r>
      <w:r w:rsidRPr="00204EE0">
        <w:rPr>
          <w:rFonts w:ascii="Arial" w:hAnsi="Arial" w:cs="Arial"/>
        </w:rPr>
        <w:t xml:space="preserve">, </w:t>
      </w:r>
      <w:r w:rsidR="00502753">
        <w:rPr>
          <w:rFonts w:ascii="Arial" w:hAnsi="Arial" w:cs="Arial"/>
        </w:rPr>
        <w:t>CE</w:t>
      </w:r>
      <w:r w:rsidRPr="00204EE0">
        <w:rPr>
          <w:rFonts w:ascii="Arial" w:hAnsi="Arial" w:cs="Arial"/>
        </w:rPr>
        <w:t xml:space="preserve">, </w:t>
      </w:r>
      <w:r w:rsidR="00502753">
        <w:rPr>
          <w:rFonts w:ascii="Arial" w:hAnsi="Arial" w:cs="Arial"/>
        </w:rPr>
        <w:t>AB</w:t>
      </w:r>
      <w:r w:rsidRPr="00204EE0">
        <w:rPr>
          <w:rFonts w:ascii="Arial" w:hAnsi="Arial" w:cs="Arial"/>
        </w:rPr>
        <w:t xml:space="preserve">, </w:t>
      </w:r>
      <w:r w:rsidR="00502753">
        <w:rPr>
          <w:rFonts w:ascii="Arial" w:hAnsi="Arial" w:cs="Arial"/>
        </w:rPr>
        <w:t>TS</w:t>
      </w:r>
      <w:r w:rsidRPr="00204EE0">
        <w:rPr>
          <w:rFonts w:ascii="Arial" w:hAnsi="Arial" w:cs="Arial"/>
        </w:rPr>
        <w:t xml:space="preserve">, </w:t>
      </w:r>
      <w:r w:rsidR="00502753">
        <w:rPr>
          <w:rFonts w:ascii="Arial" w:hAnsi="Arial" w:cs="Arial"/>
        </w:rPr>
        <w:t>KH</w:t>
      </w:r>
      <w:r w:rsidRPr="00204EE0">
        <w:rPr>
          <w:rFonts w:ascii="Arial" w:hAnsi="Arial" w:cs="Arial"/>
        </w:rPr>
        <w:t>). Each co-author validated their abstractions about 30 days after their initial abstraction. In addition, a random 10% of the frequency tables were validated by a 6th co-author (</w:t>
      </w:r>
      <w:r w:rsidR="00502753">
        <w:rPr>
          <w:rFonts w:ascii="Arial" w:hAnsi="Arial" w:cs="Arial"/>
        </w:rPr>
        <w:t>DN</w:t>
      </w:r>
      <w:r w:rsidRPr="00204EE0">
        <w:rPr>
          <w:rFonts w:ascii="Arial" w:hAnsi="Arial" w:cs="Arial"/>
        </w:rPr>
        <w:t>). After excluding those combinations with zero applicants, we had 2,516 frequency tables. The frequency tables were then expanded into an applicant-level dataset using the counts.</w:t>
      </w:r>
    </w:p>
    <w:p w14:paraId="41E72E7F" w14:textId="77777777" w:rsidR="00204EE0" w:rsidRPr="00204EE0" w:rsidRDefault="00204EE0" w:rsidP="00204EE0">
      <w:pPr>
        <w:pStyle w:val="Dhimitri"/>
        <w:rPr>
          <w:rFonts w:ascii="Arial" w:hAnsi="Arial" w:cs="Arial"/>
        </w:rPr>
      </w:pPr>
    </w:p>
    <w:p w14:paraId="45AD2B47" w14:textId="77777777" w:rsidR="00204EE0" w:rsidRPr="00204EE0" w:rsidRDefault="00204EE0" w:rsidP="00204EE0">
      <w:pPr>
        <w:pStyle w:val="Dhimitri"/>
        <w:rPr>
          <w:rFonts w:ascii="Arial" w:hAnsi="Arial" w:cs="Arial"/>
          <w:noProof/>
        </w:rPr>
      </w:pPr>
      <w:r w:rsidRPr="00204EE0">
        <w:rPr>
          <w:rFonts w:ascii="Arial" w:hAnsi="Arial" w:cs="Arial"/>
        </w:rPr>
        <w:fldChar w:fldCharType="begin"/>
      </w:r>
      <w:r w:rsidRPr="00204EE0">
        <w:rPr>
          <w:rFonts w:ascii="Arial" w:hAnsi="Arial" w:cs="Arial"/>
        </w:rPr>
        <w:instrText xml:space="preserve"> ADDIN EN.REFLIST </w:instrText>
      </w:r>
      <w:r w:rsidRPr="00204EE0">
        <w:rPr>
          <w:rFonts w:ascii="Arial" w:hAnsi="Arial" w:cs="Arial"/>
        </w:rPr>
        <w:fldChar w:fldCharType="separate"/>
      </w:r>
      <w:r w:rsidRPr="00204EE0">
        <w:rPr>
          <w:rFonts w:ascii="Arial" w:hAnsi="Arial" w:cs="Arial"/>
          <w:noProof/>
        </w:rPr>
        <w:t>1.</w:t>
      </w:r>
      <w:r w:rsidRPr="00204EE0">
        <w:rPr>
          <w:rFonts w:ascii="Arial" w:hAnsi="Arial" w:cs="Arial"/>
          <w:noProof/>
        </w:rPr>
        <w:tab/>
        <w:t xml:space="preserve">National Resident Matching Program. </w:t>
      </w:r>
      <w:r w:rsidRPr="00204EE0">
        <w:rPr>
          <w:rFonts w:ascii="Arial" w:hAnsi="Arial" w:cs="Arial"/>
          <w:i/>
          <w:noProof/>
        </w:rPr>
        <w:t>Results and Data 2022 Main Residency Match</w:t>
      </w:r>
      <w:r w:rsidRPr="00204EE0">
        <w:rPr>
          <w:rFonts w:ascii="Arial" w:hAnsi="Arial" w:cs="Arial"/>
          <w:noProof/>
        </w:rPr>
        <w:t>. National Resident Matching Program; 2022.</w:t>
      </w:r>
    </w:p>
    <w:p w14:paraId="1F62227B" w14:textId="77777777" w:rsidR="00204EE0" w:rsidRPr="00204EE0" w:rsidRDefault="00204EE0" w:rsidP="00204EE0">
      <w:pPr>
        <w:pStyle w:val="Dhimitri"/>
        <w:rPr>
          <w:rFonts w:ascii="Arial" w:hAnsi="Arial" w:cs="Arial"/>
          <w:noProof/>
        </w:rPr>
      </w:pPr>
      <w:r w:rsidRPr="00204EE0">
        <w:rPr>
          <w:rFonts w:ascii="Arial" w:hAnsi="Arial" w:cs="Arial"/>
          <w:noProof/>
        </w:rPr>
        <w:t>2.</w:t>
      </w:r>
      <w:r w:rsidRPr="00204EE0">
        <w:rPr>
          <w:rFonts w:ascii="Arial" w:hAnsi="Arial" w:cs="Arial"/>
          <w:noProof/>
        </w:rPr>
        <w:tab/>
        <w:t xml:space="preserve">National Resident Matching Program. </w:t>
      </w:r>
      <w:r w:rsidRPr="00204EE0">
        <w:rPr>
          <w:rFonts w:ascii="Arial" w:hAnsi="Arial" w:cs="Arial"/>
          <w:i/>
          <w:noProof/>
        </w:rPr>
        <w:t>Charting Outcomes in the Match for International Medical Graduates</w:t>
      </w:r>
      <w:r w:rsidRPr="00204EE0">
        <w:rPr>
          <w:rFonts w:ascii="Arial" w:hAnsi="Arial" w:cs="Arial"/>
          <w:noProof/>
        </w:rPr>
        <w:t>. National Resident Matching Program; 2016.</w:t>
      </w:r>
    </w:p>
    <w:p w14:paraId="12D17A70" w14:textId="77777777" w:rsidR="00204EE0" w:rsidRPr="00204EE0" w:rsidRDefault="00204EE0" w:rsidP="00204EE0">
      <w:pPr>
        <w:pStyle w:val="Dhimitri"/>
        <w:rPr>
          <w:rFonts w:ascii="Arial" w:hAnsi="Arial" w:cs="Arial"/>
          <w:noProof/>
        </w:rPr>
      </w:pPr>
      <w:r w:rsidRPr="00204EE0">
        <w:rPr>
          <w:rFonts w:ascii="Arial" w:hAnsi="Arial" w:cs="Arial"/>
          <w:noProof/>
        </w:rPr>
        <w:t>3.</w:t>
      </w:r>
      <w:r w:rsidRPr="00204EE0">
        <w:rPr>
          <w:rFonts w:ascii="Arial" w:hAnsi="Arial" w:cs="Arial"/>
          <w:noProof/>
        </w:rPr>
        <w:tab/>
        <w:t xml:space="preserve">National Resident Matching Program. </w:t>
      </w:r>
      <w:r w:rsidRPr="00204EE0">
        <w:rPr>
          <w:rFonts w:ascii="Arial" w:hAnsi="Arial" w:cs="Arial"/>
          <w:i/>
          <w:noProof/>
        </w:rPr>
        <w:t>Charting Outcomes in the Match for U.S. Allopathic Seniors</w:t>
      </w:r>
      <w:r w:rsidRPr="00204EE0">
        <w:rPr>
          <w:rFonts w:ascii="Arial" w:hAnsi="Arial" w:cs="Arial"/>
          <w:noProof/>
        </w:rPr>
        <w:t>. National Resident Matching Program; 2016.</w:t>
      </w:r>
    </w:p>
    <w:p w14:paraId="0952E58B" w14:textId="77777777" w:rsidR="00204EE0" w:rsidRPr="00204EE0" w:rsidRDefault="00204EE0" w:rsidP="00204EE0">
      <w:pPr>
        <w:pStyle w:val="Dhimitri"/>
        <w:rPr>
          <w:rFonts w:ascii="Arial" w:hAnsi="Arial" w:cs="Arial"/>
          <w:noProof/>
        </w:rPr>
      </w:pPr>
      <w:r w:rsidRPr="00204EE0">
        <w:rPr>
          <w:rFonts w:ascii="Arial" w:hAnsi="Arial" w:cs="Arial"/>
          <w:noProof/>
        </w:rPr>
        <w:t>4.</w:t>
      </w:r>
      <w:r w:rsidRPr="00204EE0">
        <w:rPr>
          <w:rFonts w:ascii="Arial" w:hAnsi="Arial" w:cs="Arial"/>
          <w:noProof/>
        </w:rPr>
        <w:tab/>
        <w:t xml:space="preserve">National Resident Matching Program. </w:t>
      </w:r>
      <w:r w:rsidRPr="00204EE0">
        <w:rPr>
          <w:rFonts w:ascii="Arial" w:hAnsi="Arial" w:cs="Arial"/>
          <w:i/>
          <w:noProof/>
        </w:rPr>
        <w:t>Charting Outcomes in the Match: Senior Students of U.S. Osteopathic Medical Schools</w:t>
      </w:r>
      <w:r w:rsidRPr="00204EE0">
        <w:rPr>
          <w:rFonts w:ascii="Arial" w:hAnsi="Arial" w:cs="Arial"/>
          <w:noProof/>
        </w:rPr>
        <w:t>. National Resident Matching Program; 2018.</w:t>
      </w:r>
    </w:p>
    <w:p w14:paraId="4C3CCA94" w14:textId="77777777" w:rsidR="00204EE0" w:rsidRPr="00204EE0" w:rsidRDefault="00204EE0" w:rsidP="00204EE0">
      <w:pPr>
        <w:pStyle w:val="Dhimitri"/>
        <w:rPr>
          <w:rFonts w:ascii="Arial" w:hAnsi="Arial" w:cs="Arial"/>
          <w:noProof/>
        </w:rPr>
      </w:pPr>
      <w:r w:rsidRPr="00204EE0">
        <w:rPr>
          <w:rFonts w:ascii="Arial" w:hAnsi="Arial" w:cs="Arial"/>
          <w:noProof/>
        </w:rPr>
        <w:t>5.</w:t>
      </w:r>
      <w:r w:rsidRPr="00204EE0">
        <w:rPr>
          <w:rFonts w:ascii="Arial" w:hAnsi="Arial" w:cs="Arial"/>
          <w:noProof/>
        </w:rPr>
        <w:tab/>
        <w:t xml:space="preserve">National Resident Matching Program. </w:t>
      </w:r>
      <w:r w:rsidRPr="00204EE0">
        <w:rPr>
          <w:rFonts w:ascii="Arial" w:hAnsi="Arial" w:cs="Arial"/>
          <w:i/>
          <w:noProof/>
        </w:rPr>
        <w:t>Charting Outcomes in the Match: International Medical Graduates</w:t>
      </w:r>
      <w:r w:rsidRPr="00204EE0">
        <w:rPr>
          <w:rFonts w:ascii="Arial" w:hAnsi="Arial" w:cs="Arial"/>
          <w:noProof/>
        </w:rPr>
        <w:t>. National Resident Matching Program; 2018.</w:t>
      </w:r>
    </w:p>
    <w:p w14:paraId="53347BBD" w14:textId="77777777" w:rsidR="00204EE0" w:rsidRPr="00204EE0" w:rsidRDefault="00204EE0" w:rsidP="00204EE0">
      <w:pPr>
        <w:pStyle w:val="Dhimitri"/>
        <w:rPr>
          <w:rFonts w:ascii="Arial" w:hAnsi="Arial" w:cs="Arial"/>
          <w:noProof/>
        </w:rPr>
      </w:pPr>
      <w:r w:rsidRPr="00204EE0">
        <w:rPr>
          <w:rFonts w:ascii="Arial" w:hAnsi="Arial" w:cs="Arial"/>
          <w:noProof/>
        </w:rPr>
        <w:lastRenderedPageBreak/>
        <w:t>6.</w:t>
      </w:r>
      <w:r w:rsidRPr="00204EE0">
        <w:rPr>
          <w:rFonts w:ascii="Arial" w:hAnsi="Arial" w:cs="Arial"/>
          <w:noProof/>
        </w:rPr>
        <w:tab/>
        <w:t xml:space="preserve">National Resident Matching Program. </w:t>
      </w:r>
      <w:r w:rsidRPr="00204EE0">
        <w:rPr>
          <w:rFonts w:ascii="Arial" w:hAnsi="Arial" w:cs="Arial"/>
          <w:i/>
          <w:noProof/>
        </w:rPr>
        <w:t>Charting Outcomes in the Match: U.S. Allopathic Seniors</w:t>
      </w:r>
      <w:r w:rsidRPr="00204EE0">
        <w:rPr>
          <w:rFonts w:ascii="Arial" w:hAnsi="Arial" w:cs="Arial"/>
          <w:noProof/>
        </w:rPr>
        <w:t>. National Resident Matching Program; 2018.</w:t>
      </w:r>
    </w:p>
    <w:p w14:paraId="1F7BD1B0" w14:textId="77777777" w:rsidR="00204EE0" w:rsidRPr="00204EE0" w:rsidRDefault="00204EE0" w:rsidP="00204EE0">
      <w:pPr>
        <w:pStyle w:val="Dhimitri"/>
        <w:rPr>
          <w:rFonts w:ascii="Arial" w:hAnsi="Arial" w:cs="Arial"/>
          <w:noProof/>
        </w:rPr>
      </w:pPr>
      <w:r w:rsidRPr="00204EE0">
        <w:rPr>
          <w:rFonts w:ascii="Arial" w:hAnsi="Arial" w:cs="Arial"/>
          <w:noProof/>
        </w:rPr>
        <w:t>7.</w:t>
      </w:r>
      <w:r w:rsidRPr="00204EE0">
        <w:rPr>
          <w:rFonts w:ascii="Arial" w:hAnsi="Arial" w:cs="Arial"/>
          <w:noProof/>
        </w:rPr>
        <w:tab/>
        <w:t xml:space="preserve">National Resident Matching Program. </w:t>
      </w:r>
      <w:r w:rsidRPr="00204EE0">
        <w:rPr>
          <w:rFonts w:ascii="Arial" w:hAnsi="Arial" w:cs="Arial"/>
          <w:i/>
          <w:noProof/>
        </w:rPr>
        <w:t>Charting Outcomes in the Match: Senior Students of U.S. DO Medical Schools</w:t>
      </w:r>
      <w:r w:rsidRPr="00204EE0">
        <w:rPr>
          <w:rFonts w:ascii="Arial" w:hAnsi="Arial" w:cs="Arial"/>
          <w:noProof/>
        </w:rPr>
        <w:t>. National Resident Matching Program; 2020.</w:t>
      </w:r>
    </w:p>
    <w:p w14:paraId="6C28001C" w14:textId="77777777" w:rsidR="00204EE0" w:rsidRPr="00204EE0" w:rsidRDefault="00204EE0" w:rsidP="00204EE0">
      <w:pPr>
        <w:pStyle w:val="Dhimitri"/>
        <w:rPr>
          <w:rFonts w:ascii="Arial" w:hAnsi="Arial" w:cs="Arial"/>
          <w:noProof/>
        </w:rPr>
      </w:pPr>
      <w:r w:rsidRPr="00204EE0">
        <w:rPr>
          <w:rFonts w:ascii="Arial" w:hAnsi="Arial" w:cs="Arial"/>
          <w:noProof/>
        </w:rPr>
        <w:t>8.</w:t>
      </w:r>
      <w:r w:rsidRPr="00204EE0">
        <w:rPr>
          <w:rFonts w:ascii="Arial" w:hAnsi="Arial" w:cs="Arial"/>
          <w:noProof/>
        </w:rPr>
        <w:tab/>
        <w:t xml:space="preserve">National Resident Matching Program. </w:t>
      </w:r>
      <w:r w:rsidRPr="00204EE0">
        <w:rPr>
          <w:rFonts w:ascii="Arial" w:hAnsi="Arial" w:cs="Arial"/>
          <w:i/>
          <w:noProof/>
        </w:rPr>
        <w:t>Charting Outcomes in the Match: International Medical Graduates</w:t>
      </w:r>
      <w:r w:rsidRPr="00204EE0">
        <w:rPr>
          <w:rFonts w:ascii="Arial" w:hAnsi="Arial" w:cs="Arial"/>
          <w:noProof/>
        </w:rPr>
        <w:t>. National Resident Matching Program; 2020.</w:t>
      </w:r>
    </w:p>
    <w:p w14:paraId="559934B2" w14:textId="77777777" w:rsidR="00204EE0" w:rsidRPr="00204EE0" w:rsidRDefault="00204EE0" w:rsidP="00204EE0">
      <w:pPr>
        <w:pStyle w:val="Dhimitri"/>
        <w:rPr>
          <w:rFonts w:ascii="Arial" w:hAnsi="Arial" w:cs="Arial"/>
          <w:noProof/>
        </w:rPr>
      </w:pPr>
      <w:r w:rsidRPr="00204EE0">
        <w:rPr>
          <w:rFonts w:ascii="Arial" w:hAnsi="Arial" w:cs="Arial"/>
          <w:noProof/>
        </w:rPr>
        <w:t>9.</w:t>
      </w:r>
      <w:r w:rsidRPr="00204EE0">
        <w:rPr>
          <w:rFonts w:ascii="Arial" w:hAnsi="Arial" w:cs="Arial"/>
          <w:noProof/>
        </w:rPr>
        <w:tab/>
        <w:t xml:space="preserve">National Resident Matching Program. </w:t>
      </w:r>
      <w:r w:rsidRPr="00204EE0">
        <w:rPr>
          <w:rFonts w:ascii="Arial" w:hAnsi="Arial" w:cs="Arial"/>
          <w:i/>
          <w:noProof/>
        </w:rPr>
        <w:t>Charting Outcomes in the Match: Senior Students of U.S. MD Medical Schools</w:t>
      </w:r>
      <w:r w:rsidRPr="00204EE0">
        <w:rPr>
          <w:rFonts w:ascii="Arial" w:hAnsi="Arial" w:cs="Arial"/>
          <w:noProof/>
        </w:rPr>
        <w:t>. National Resident Matching Program; 2020.</w:t>
      </w:r>
    </w:p>
    <w:p w14:paraId="71877AAF" w14:textId="77777777" w:rsidR="00204EE0" w:rsidRPr="00204EE0" w:rsidRDefault="00204EE0" w:rsidP="00204EE0">
      <w:pPr>
        <w:pStyle w:val="Dhimitri"/>
        <w:rPr>
          <w:rFonts w:ascii="Arial" w:hAnsi="Arial" w:cs="Arial"/>
          <w:noProof/>
        </w:rPr>
      </w:pPr>
      <w:r w:rsidRPr="00204EE0">
        <w:rPr>
          <w:rFonts w:ascii="Arial" w:hAnsi="Arial" w:cs="Arial"/>
          <w:noProof/>
        </w:rPr>
        <w:t>10.</w:t>
      </w:r>
      <w:r w:rsidRPr="00204EE0">
        <w:rPr>
          <w:rFonts w:ascii="Arial" w:hAnsi="Arial" w:cs="Arial"/>
          <w:noProof/>
        </w:rPr>
        <w:tab/>
        <w:t xml:space="preserve">National Resident Matching Program. </w:t>
      </w:r>
      <w:r w:rsidRPr="00204EE0">
        <w:rPr>
          <w:rFonts w:ascii="Arial" w:hAnsi="Arial" w:cs="Arial"/>
          <w:i/>
          <w:noProof/>
        </w:rPr>
        <w:t>Charting Outcomes in the Match: Senior Students of U.S. DO Medical Schools</w:t>
      </w:r>
      <w:r w:rsidRPr="00204EE0">
        <w:rPr>
          <w:rFonts w:ascii="Arial" w:hAnsi="Arial" w:cs="Arial"/>
          <w:noProof/>
        </w:rPr>
        <w:t>. National Resident Matching Program; 2022.</w:t>
      </w:r>
    </w:p>
    <w:p w14:paraId="757A8C99" w14:textId="77777777" w:rsidR="00204EE0" w:rsidRPr="00204EE0" w:rsidRDefault="00204EE0" w:rsidP="00204EE0">
      <w:pPr>
        <w:pStyle w:val="Dhimitri"/>
        <w:rPr>
          <w:rFonts w:ascii="Arial" w:hAnsi="Arial" w:cs="Arial"/>
          <w:noProof/>
        </w:rPr>
      </w:pPr>
      <w:r w:rsidRPr="00204EE0">
        <w:rPr>
          <w:rFonts w:ascii="Arial" w:hAnsi="Arial" w:cs="Arial"/>
          <w:noProof/>
        </w:rPr>
        <w:t>11.</w:t>
      </w:r>
      <w:r w:rsidRPr="00204EE0">
        <w:rPr>
          <w:rFonts w:ascii="Arial" w:hAnsi="Arial" w:cs="Arial"/>
          <w:noProof/>
        </w:rPr>
        <w:tab/>
        <w:t xml:space="preserve">National Resident Matching Program. </w:t>
      </w:r>
      <w:r w:rsidRPr="00204EE0">
        <w:rPr>
          <w:rFonts w:ascii="Arial" w:hAnsi="Arial" w:cs="Arial"/>
          <w:i/>
          <w:noProof/>
        </w:rPr>
        <w:t>Charting Outcomes in the Match: International Medical Graduates</w:t>
      </w:r>
      <w:r w:rsidRPr="00204EE0">
        <w:rPr>
          <w:rFonts w:ascii="Arial" w:hAnsi="Arial" w:cs="Arial"/>
          <w:noProof/>
        </w:rPr>
        <w:t>. National Resident Matching Program; 2022.</w:t>
      </w:r>
    </w:p>
    <w:p w14:paraId="7970C1B0" w14:textId="77777777" w:rsidR="00204EE0" w:rsidRPr="00204EE0" w:rsidRDefault="00204EE0" w:rsidP="00204EE0">
      <w:pPr>
        <w:pStyle w:val="Dhimitri"/>
        <w:rPr>
          <w:rFonts w:ascii="Arial" w:hAnsi="Arial" w:cs="Arial"/>
          <w:noProof/>
        </w:rPr>
      </w:pPr>
      <w:r w:rsidRPr="00204EE0">
        <w:rPr>
          <w:rFonts w:ascii="Arial" w:hAnsi="Arial" w:cs="Arial"/>
          <w:noProof/>
        </w:rPr>
        <w:t>12.</w:t>
      </w:r>
      <w:r w:rsidRPr="00204EE0">
        <w:rPr>
          <w:rFonts w:ascii="Arial" w:hAnsi="Arial" w:cs="Arial"/>
          <w:noProof/>
        </w:rPr>
        <w:tab/>
        <w:t xml:space="preserve">National Resident Matching Program. </w:t>
      </w:r>
      <w:r w:rsidRPr="00204EE0">
        <w:rPr>
          <w:rFonts w:ascii="Arial" w:hAnsi="Arial" w:cs="Arial"/>
          <w:i/>
          <w:noProof/>
        </w:rPr>
        <w:t>Charting Outcomes in the Match: Senior Students of U.S. MD Medical Schools</w:t>
      </w:r>
      <w:r w:rsidRPr="00204EE0">
        <w:rPr>
          <w:rFonts w:ascii="Arial" w:hAnsi="Arial" w:cs="Arial"/>
          <w:noProof/>
        </w:rPr>
        <w:t>. National Resident Matching Program; 2022.</w:t>
      </w:r>
    </w:p>
    <w:p w14:paraId="75C383BB" w14:textId="77777777" w:rsidR="00204EE0" w:rsidRPr="00204EE0" w:rsidRDefault="00204EE0" w:rsidP="00204EE0">
      <w:pPr>
        <w:pStyle w:val="Dhimitri"/>
        <w:rPr>
          <w:rFonts w:ascii="Arial" w:hAnsi="Arial" w:cs="Arial"/>
          <w:noProof/>
        </w:rPr>
      </w:pPr>
      <w:r w:rsidRPr="00204EE0">
        <w:rPr>
          <w:rFonts w:ascii="Arial" w:hAnsi="Arial" w:cs="Arial"/>
          <w:noProof/>
        </w:rPr>
        <w:t>13.</w:t>
      </w:r>
      <w:r w:rsidRPr="00204EE0">
        <w:rPr>
          <w:rFonts w:ascii="Arial" w:hAnsi="Arial" w:cs="Arial"/>
          <w:noProof/>
        </w:rPr>
        <w:tab/>
        <w:t xml:space="preserve">National Resident Matching Program. </w:t>
      </w:r>
      <w:r w:rsidRPr="00204EE0">
        <w:rPr>
          <w:rFonts w:ascii="Arial" w:hAnsi="Arial" w:cs="Arial"/>
          <w:i/>
          <w:noProof/>
        </w:rPr>
        <w:t>Charting Outcomes in the Match for U.S. Osteopathic Medical Students and Graduates</w:t>
      </w:r>
      <w:r w:rsidRPr="00204EE0">
        <w:rPr>
          <w:rFonts w:ascii="Arial" w:hAnsi="Arial" w:cs="Arial"/>
          <w:noProof/>
        </w:rPr>
        <w:t>. National Resident Matching Program; 2016.</w:t>
      </w:r>
    </w:p>
    <w:p w14:paraId="5604F467" w14:textId="68A19471" w:rsidR="00204EE0" w:rsidRDefault="00204EE0" w:rsidP="00204EE0">
      <w:pPr>
        <w:pStyle w:val="Dhimitri"/>
      </w:pPr>
      <w:r w:rsidRPr="00204EE0">
        <w:rPr>
          <w:rFonts w:ascii="Arial" w:hAnsi="Arial" w:cs="Arial"/>
        </w:rPr>
        <w:fldChar w:fldCharType="end"/>
      </w:r>
    </w:p>
    <w:p w14:paraId="45CBED24" w14:textId="77777777" w:rsidR="00C23B28" w:rsidRDefault="00C23B28">
      <w:pPr>
        <w:rPr>
          <w:rFonts w:ascii="Arial" w:eastAsiaTheme="majorEastAsia" w:hAnsi="Arial" w:cstheme="majorBidi"/>
          <w:color w:val="000000" w:themeColor="text1"/>
          <w:sz w:val="32"/>
          <w:szCs w:val="32"/>
        </w:rPr>
      </w:pPr>
      <w:r>
        <w:br w:type="page"/>
      </w:r>
    </w:p>
    <w:p w14:paraId="0F032770" w14:textId="28364A44" w:rsidR="00552A65" w:rsidRDefault="00552A65" w:rsidP="00552A65">
      <w:pPr>
        <w:pStyle w:val="Heading1"/>
      </w:pPr>
      <w:r>
        <w:lastRenderedPageBreak/>
        <w:t>Tables</w:t>
      </w:r>
    </w:p>
    <w:p w14:paraId="0DDBDE5C" w14:textId="77777777" w:rsidR="00552A65" w:rsidRPr="00552A65" w:rsidRDefault="00552A65" w:rsidP="00552A65"/>
    <w:p w14:paraId="276E7228" w14:textId="77777777" w:rsidR="005A0E42" w:rsidRDefault="005A0E42" w:rsidP="005A0E42">
      <w:pPr>
        <w:pStyle w:val="Heading2"/>
        <w:rPr>
          <w:rFonts w:eastAsia="Times New Roman"/>
        </w:rPr>
      </w:pPr>
      <w:r w:rsidRPr="005A0E42">
        <w:rPr>
          <w:rFonts w:eastAsia="Times New Roman"/>
        </w:rPr>
        <w:t>Supplemental Table 1. Full Models For Primary Analysis</w:t>
      </w:r>
    </w:p>
    <w:p w14:paraId="03EEEEAD" w14:textId="77777777" w:rsidR="005A0E42" w:rsidRPr="005A0E42" w:rsidRDefault="005A0E42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tbl>
      <w:tblPr>
        <w:tblW w:w="9360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903"/>
        <w:gridCol w:w="2417"/>
        <w:gridCol w:w="2520"/>
        <w:gridCol w:w="2520"/>
      </w:tblGrid>
      <w:tr w:rsidR="005A0E42" w:rsidRPr="005A0E42" w14:paraId="6806E79E" w14:textId="77777777" w:rsidTr="005E2450">
        <w:trPr>
          <w:jc w:val="center"/>
        </w:trPr>
        <w:tc>
          <w:tcPr>
            <w:tcW w:w="1903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531E3ABA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Variable</w:t>
            </w:r>
          </w:p>
        </w:tc>
        <w:tc>
          <w:tcPr>
            <w:tcW w:w="2417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49BFD560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Adjusted Difference in Match Probability as %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(95% CI)</w:t>
            </w:r>
          </w:p>
        </w:tc>
        <w:tc>
          <w:tcPr>
            <w:tcW w:w="2520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5F699B9D" w14:textId="77777777" w:rsidR="005A0E42" w:rsidRPr="005A0E42" w:rsidRDefault="005A0E42" w:rsidP="005E2450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Adjusted Difference in Match Probability as % (95% CI), Incremental Score</w:t>
            </w:r>
          </w:p>
        </w:tc>
        <w:tc>
          <w:tcPr>
            <w:tcW w:w="2520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7183CAC5" w14:textId="77777777" w:rsidR="005A0E42" w:rsidRPr="005A0E42" w:rsidRDefault="005A0E42" w:rsidP="005E2450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Adjusted Difference in Match Probability as % (95% CI) after Multiple Imputation</w:t>
            </w:r>
          </w:p>
        </w:tc>
      </w:tr>
      <w:tr w:rsidR="005A0E42" w:rsidRPr="005A0E42" w14:paraId="40AF8417" w14:textId="77777777" w:rsidTr="005E2450">
        <w:trPr>
          <w:jc w:val="center"/>
        </w:trPr>
        <w:tc>
          <w:tcPr>
            <w:tcW w:w="1903" w:type="dxa"/>
            <w:tcBorders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6BF08292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Applicant Degree Type</w:t>
            </w:r>
          </w:p>
        </w:tc>
        <w:tc>
          <w:tcPr>
            <w:tcW w:w="2417" w:type="dxa"/>
            <w:tcBorders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04CE03A5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</w:p>
        </w:tc>
        <w:tc>
          <w:tcPr>
            <w:tcW w:w="2520" w:type="dxa"/>
            <w:tcBorders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6E6E73EE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</w:p>
        </w:tc>
        <w:tc>
          <w:tcPr>
            <w:tcW w:w="2520" w:type="dxa"/>
            <w:tcBorders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1E626AFF" w14:textId="77777777" w:rsidR="005A0E42" w:rsidRPr="005A0E42" w:rsidRDefault="005A0E42" w:rsidP="005E2450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</w:p>
        </w:tc>
      </w:tr>
      <w:tr w:rsidR="005A0E42" w:rsidRPr="005A0E42" w14:paraId="6BB1F9E9" w14:textId="77777777" w:rsidTr="005E2450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286B3CD3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</w:t>
            </w:r>
            <w:r w:rsidRPr="005A0E42">
              <w:rPr>
                <w:rFonts w:ascii="Arial" w:eastAsia="Times New Roman" w:hAnsi="Arial" w:cs="Arial"/>
                <w:sz w:val="24"/>
                <w:szCs w:val="24"/>
              </w:rPr>
              <w:t xml:space="preserve">US 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MD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350935A8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Reference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3D5C410D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Reference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17387374" w14:textId="77777777" w:rsidR="005A0E42" w:rsidRPr="005A0E42" w:rsidRDefault="005A0E42" w:rsidP="005E2450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Reference</w:t>
            </w:r>
          </w:p>
        </w:tc>
      </w:tr>
      <w:tr w:rsidR="005A0E42" w:rsidRPr="005A0E42" w14:paraId="57E9BBE6" w14:textId="77777777" w:rsidTr="005E2450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25CD5881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DO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51C92641" w14:textId="45BB1831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-7.1 (-11.3, -2.</w:t>
            </w:r>
            <w:r w:rsidR="003A40AB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9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CCD59D7" w14:textId="24514879" w:rsidR="005A0E42" w:rsidRPr="005A0E42" w:rsidRDefault="005A0E42" w:rsidP="005E2450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-7.1 (-11.</w:t>
            </w:r>
            <w:r w:rsidR="003A40AB">
              <w:rPr>
                <w:rFonts w:ascii="Arial" w:eastAsia="Times New Roman" w:hAnsi="Arial" w:cs="Arial"/>
                <w:sz w:val="24"/>
                <w:szCs w:val="24"/>
              </w:rPr>
              <w:t>4</w:t>
            </w: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, -2.</w:t>
            </w:r>
            <w:r w:rsidR="003A40AB">
              <w:rPr>
                <w:rFonts w:ascii="Arial" w:eastAsia="Times New Roman" w:hAnsi="Arial" w:cs="Arial"/>
                <w:sz w:val="24"/>
                <w:szCs w:val="24"/>
              </w:rPr>
              <w:t>9</w:t>
            </w: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5CFC58DB" w14:textId="2A43E72C" w:rsidR="005A0E42" w:rsidRPr="005A0E42" w:rsidRDefault="005A0E42" w:rsidP="005E2450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-6.9 (-11.3, -2.</w:t>
            </w:r>
            <w:r w:rsidR="00B15AFF">
              <w:rPr>
                <w:rFonts w:ascii="Arial" w:eastAsia="Times New Roman" w:hAnsi="Arial" w:cs="Arial"/>
                <w:sz w:val="24"/>
                <w:szCs w:val="24"/>
              </w:rPr>
              <w:t>5</w:t>
            </w: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)</w:t>
            </w:r>
          </w:p>
        </w:tc>
      </w:tr>
      <w:tr w:rsidR="005A0E42" w:rsidRPr="005A0E42" w14:paraId="449A98D7" w14:textId="77777777" w:rsidTr="005E2450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3CDA4770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US IMG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1CF36836" w14:textId="3A871CEE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-45.6 (-50.6, -40.5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0F18EE6" w14:textId="296ED725" w:rsidR="005A0E42" w:rsidRPr="005A0E42" w:rsidRDefault="005A0E42" w:rsidP="005E2450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-45.6 (-50.7, -40.5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0E03D8A3" w14:textId="673B4ABC" w:rsidR="005A0E42" w:rsidRPr="005A0E42" w:rsidRDefault="005A0E42" w:rsidP="005E2450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-44.7 (-49.6, -39.7)</w:t>
            </w:r>
          </w:p>
        </w:tc>
      </w:tr>
      <w:tr w:rsidR="005A0E42" w:rsidRPr="005A0E42" w14:paraId="20FE3C93" w14:textId="77777777" w:rsidTr="005E2450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79E64FB6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Non-US IMG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138CF0A1" w14:textId="46A130B0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-56.6 (-61.5, -51.6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0F81F8A" w14:textId="1BB5D310" w:rsidR="005A0E42" w:rsidRPr="005A0E42" w:rsidRDefault="005A0E42" w:rsidP="005E2450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-56.6 (-61.5, -51.</w:t>
            </w:r>
            <w:r w:rsidR="003A40AB">
              <w:rPr>
                <w:rFonts w:ascii="Arial" w:eastAsia="Times New Roman" w:hAnsi="Arial" w:cs="Arial"/>
                <w:sz w:val="24"/>
                <w:szCs w:val="24"/>
              </w:rPr>
              <w:t>7</w:t>
            </w: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69DEBCCF" w14:textId="791DF307" w:rsidR="005A0E42" w:rsidRPr="005A0E42" w:rsidRDefault="005A0E42" w:rsidP="005E2450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-56.9 (-62.</w:t>
            </w:r>
            <w:r w:rsidR="003A40AB">
              <w:rPr>
                <w:rFonts w:ascii="Arial" w:eastAsia="Times New Roman" w:hAnsi="Arial" w:cs="Arial"/>
                <w:sz w:val="24"/>
                <w:szCs w:val="24"/>
              </w:rPr>
              <w:t>1</w:t>
            </w: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, -51.</w:t>
            </w:r>
            <w:r w:rsidR="00B15AFF">
              <w:rPr>
                <w:rFonts w:ascii="Arial" w:eastAsia="Times New Roman" w:hAnsi="Arial" w:cs="Arial"/>
                <w:sz w:val="24"/>
                <w:szCs w:val="24"/>
              </w:rPr>
              <w:t>7</w:t>
            </w: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)</w:t>
            </w:r>
          </w:p>
        </w:tc>
      </w:tr>
      <w:tr w:rsidR="005A0E42" w:rsidRPr="005A0E42" w14:paraId="08900D1E" w14:textId="77777777" w:rsidTr="005E2450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66920B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USMLE Step 1 score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FD8423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C3323F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6B545C" w14:textId="77777777" w:rsidR="005A0E42" w:rsidRPr="005A0E42" w:rsidRDefault="005A0E42" w:rsidP="005E2450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</w:p>
        </w:tc>
      </w:tr>
      <w:tr w:rsidR="005A0E42" w:rsidRPr="005A0E42" w14:paraId="19A891F8" w14:textId="77777777" w:rsidTr="005E2450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53EB27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 xml:space="preserve">   10-point increments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70F3EF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F4AFD93" w14:textId="314CAF9A" w:rsidR="005A0E42" w:rsidRPr="005A0E42" w:rsidRDefault="005A0E42" w:rsidP="005E2450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5.3 (4.9, 5.6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EEE3DE" w14:textId="77777777" w:rsidR="005A0E42" w:rsidRPr="005A0E42" w:rsidRDefault="005A0E42" w:rsidP="005E2450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</w:p>
        </w:tc>
      </w:tr>
      <w:tr w:rsidR="005A0E42" w:rsidRPr="005A0E42" w14:paraId="55F2B0E8" w14:textId="77777777" w:rsidTr="005E2450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F49428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180 or less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E4C429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Reference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4615AA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B9DA25" w14:textId="77777777" w:rsidR="005A0E42" w:rsidRPr="005A0E42" w:rsidRDefault="005A0E42" w:rsidP="005E2450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Reference</w:t>
            </w:r>
          </w:p>
        </w:tc>
      </w:tr>
      <w:tr w:rsidR="00B15AFF" w:rsidRPr="005A0E42" w14:paraId="5C7A8AF2" w14:textId="77777777" w:rsidTr="0090549C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79A19A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181-190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396B50" w14:textId="1862CC5C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-5.7 (-17.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1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, 5.7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D691C9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02A3AEEE" w14:textId="6FF62312" w:rsidR="00B15AFF" w:rsidRPr="00B15AFF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B15AFF">
              <w:rPr>
                <w:rFonts w:ascii="Arial" w:hAnsi="Arial" w:cs="Arial"/>
                <w:sz w:val="24"/>
                <w:szCs w:val="24"/>
              </w:rPr>
              <w:t>-2.9 (-19.6, 13.</w:t>
            </w:r>
            <w:r>
              <w:rPr>
                <w:rFonts w:ascii="Arial" w:hAnsi="Arial" w:cs="Arial"/>
                <w:sz w:val="24"/>
                <w:szCs w:val="24"/>
              </w:rPr>
              <w:t>9</w:t>
            </w:r>
            <w:r w:rsidRPr="00B15AFF">
              <w:rPr>
                <w:rFonts w:ascii="Arial" w:hAnsi="Arial" w:cs="Arial"/>
                <w:sz w:val="24"/>
                <w:szCs w:val="24"/>
              </w:rPr>
              <w:t>)</w:t>
            </w:r>
          </w:p>
        </w:tc>
      </w:tr>
      <w:tr w:rsidR="00B15AFF" w:rsidRPr="005A0E42" w14:paraId="012FFBAC" w14:textId="77777777" w:rsidTr="0090549C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313F61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191-200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59586F" w14:textId="4B7557F2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3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.0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(-3.1, 9.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1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A27F42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0AF8ADCB" w14:textId="0FA9CBC8" w:rsidR="00B15AFF" w:rsidRPr="00B15AFF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B15AFF">
              <w:rPr>
                <w:rFonts w:ascii="Arial" w:hAnsi="Arial" w:cs="Arial"/>
                <w:sz w:val="24"/>
                <w:szCs w:val="24"/>
              </w:rPr>
              <w:t>7.2 (0.</w:t>
            </w:r>
            <w:r>
              <w:rPr>
                <w:rFonts w:ascii="Arial" w:hAnsi="Arial" w:cs="Arial"/>
                <w:sz w:val="24"/>
                <w:szCs w:val="24"/>
              </w:rPr>
              <w:t>5</w:t>
            </w:r>
            <w:r w:rsidRPr="00B15AFF">
              <w:rPr>
                <w:rFonts w:ascii="Arial" w:hAnsi="Arial" w:cs="Arial"/>
                <w:sz w:val="24"/>
                <w:szCs w:val="24"/>
              </w:rPr>
              <w:t>, 13.</w:t>
            </w:r>
            <w:r>
              <w:rPr>
                <w:rFonts w:ascii="Arial" w:hAnsi="Arial" w:cs="Arial"/>
                <w:sz w:val="24"/>
                <w:szCs w:val="24"/>
              </w:rPr>
              <w:t>9</w:t>
            </w:r>
            <w:r w:rsidRPr="00B15AFF">
              <w:rPr>
                <w:rFonts w:ascii="Arial" w:hAnsi="Arial" w:cs="Arial"/>
                <w:sz w:val="24"/>
                <w:szCs w:val="24"/>
              </w:rPr>
              <w:t>)</w:t>
            </w:r>
          </w:p>
        </w:tc>
      </w:tr>
      <w:tr w:rsidR="00B15AFF" w:rsidRPr="005A0E42" w14:paraId="0263B1C2" w14:textId="77777777" w:rsidTr="0090549C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D6AE6E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201-210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EE8D99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6.6 (1.4, 11.8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BB118B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139CD352" w14:textId="7E729034" w:rsidR="00B15AFF" w:rsidRPr="00B15AFF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B15AFF">
              <w:rPr>
                <w:rFonts w:ascii="Arial" w:hAnsi="Arial" w:cs="Arial"/>
                <w:sz w:val="24"/>
                <w:szCs w:val="24"/>
              </w:rPr>
              <w:t>10.1 (4.</w:t>
            </w:r>
            <w:r>
              <w:rPr>
                <w:rFonts w:ascii="Arial" w:hAnsi="Arial" w:cs="Arial"/>
                <w:sz w:val="24"/>
                <w:szCs w:val="24"/>
              </w:rPr>
              <w:t>8</w:t>
            </w:r>
            <w:r w:rsidRPr="00B15AFF">
              <w:rPr>
                <w:rFonts w:ascii="Arial" w:hAnsi="Arial" w:cs="Arial"/>
                <w:sz w:val="24"/>
                <w:szCs w:val="24"/>
              </w:rPr>
              <w:t>, 15.</w:t>
            </w:r>
            <w:r>
              <w:rPr>
                <w:rFonts w:ascii="Arial" w:hAnsi="Arial" w:cs="Arial"/>
                <w:sz w:val="24"/>
                <w:szCs w:val="24"/>
              </w:rPr>
              <w:t>4</w:t>
            </w:r>
            <w:r w:rsidRPr="00B15AFF">
              <w:rPr>
                <w:rFonts w:ascii="Arial" w:hAnsi="Arial" w:cs="Arial"/>
                <w:sz w:val="24"/>
                <w:szCs w:val="24"/>
              </w:rPr>
              <w:t>)</w:t>
            </w:r>
          </w:p>
        </w:tc>
      </w:tr>
      <w:tr w:rsidR="00B15AFF" w:rsidRPr="005A0E42" w14:paraId="50CCFF8D" w14:textId="77777777" w:rsidTr="0090549C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A6FF19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211-220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952E96" w14:textId="286876B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9.8 (5.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5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, 14.1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290C6E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61CEACEE" w14:textId="47625936" w:rsidR="00B15AFF" w:rsidRPr="00B15AFF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B15AFF">
              <w:rPr>
                <w:rFonts w:ascii="Arial" w:hAnsi="Arial" w:cs="Arial"/>
                <w:sz w:val="24"/>
                <w:szCs w:val="24"/>
              </w:rPr>
              <w:t>13</w:t>
            </w:r>
            <w:r>
              <w:rPr>
                <w:rFonts w:ascii="Arial" w:hAnsi="Arial" w:cs="Arial"/>
                <w:sz w:val="24"/>
                <w:szCs w:val="24"/>
              </w:rPr>
              <w:t>.0</w:t>
            </w:r>
            <w:r w:rsidRPr="00B15AFF">
              <w:rPr>
                <w:rFonts w:ascii="Arial" w:hAnsi="Arial" w:cs="Arial"/>
                <w:sz w:val="24"/>
                <w:szCs w:val="24"/>
              </w:rPr>
              <w:t xml:space="preserve"> (7.4, 18.</w:t>
            </w:r>
            <w:r>
              <w:rPr>
                <w:rFonts w:ascii="Arial" w:hAnsi="Arial" w:cs="Arial"/>
                <w:sz w:val="24"/>
                <w:szCs w:val="24"/>
              </w:rPr>
              <w:t>5</w:t>
            </w:r>
            <w:r w:rsidRPr="00B15AFF">
              <w:rPr>
                <w:rFonts w:ascii="Arial" w:hAnsi="Arial" w:cs="Arial"/>
                <w:sz w:val="24"/>
                <w:szCs w:val="24"/>
              </w:rPr>
              <w:t>)</w:t>
            </w:r>
          </w:p>
        </w:tc>
      </w:tr>
      <w:tr w:rsidR="00B15AFF" w:rsidRPr="005A0E42" w14:paraId="24B52B3A" w14:textId="77777777" w:rsidTr="0090549C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749CF0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221-230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B57F6E" w14:textId="03D89BE1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12.9 (8.7, 17.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1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E64313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38A81EDF" w14:textId="6A5E5816" w:rsidR="00B15AFF" w:rsidRPr="00B15AFF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B15AFF">
              <w:rPr>
                <w:rFonts w:ascii="Arial" w:hAnsi="Arial" w:cs="Arial"/>
                <w:sz w:val="24"/>
                <w:szCs w:val="24"/>
              </w:rPr>
              <w:t>16.2 (10.5, 21.</w:t>
            </w:r>
            <w:r>
              <w:rPr>
                <w:rFonts w:ascii="Arial" w:hAnsi="Arial" w:cs="Arial"/>
                <w:sz w:val="24"/>
                <w:szCs w:val="24"/>
              </w:rPr>
              <w:t>9</w:t>
            </w:r>
            <w:r w:rsidRPr="00B15AFF">
              <w:rPr>
                <w:rFonts w:ascii="Arial" w:hAnsi="Arial" w:cs="Arial"/>
                <w:sz w:val="24"/>
                <w:szCs w:val="24"/>
              </w:rPr>
              <w:t>)</w:t>
            </w:r>
          </w:p>
        </w:tc>
      </w:tr>
      <w:tr w:rsidR="00B15AFF" w:rsidRPr="005A0E42" w14:paraId="48B8075B" w14:textId="77777777" w:rsidTr="0090549C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481E38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231-240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BC357E" w14:textId="302783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15.5 (11.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8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, 19.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2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5CF2DF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55DE3585" w14:textId="40662F84" w:rsidR="00B15AFF" w:rsidRPr="00B15AFF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B15AFF">
              <w:rPr>
                <w:rFonts w:ascii="Arial" w:hAnsi="Arial" w:cs="Arial"/>
                <w:sz w:val="24"/>
                <w:szCs w:val="24"/>
              </w:rPr>
              <w:t>18.4 (13.4, 23.4)</w:t>
            </w:r>
          </w:p>
        </w:tc>
      </w:tr>
      <w:tr w:rsidR="00B15AFF" w:rsidRPr="005A0E42" w14:paraId="6E0F8947" w14:textId="77777777" w:rsidTr="0090549C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FF184E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241-250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5457E8" w14:textId="0B573704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16 (13.1, 1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9.0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BD2484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642EAF7F" w14:textId="7C63289C" w:rsidR="00B15AFF" w:rsidRPr="00B15AFF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B15AFF">
              <w:rPr>
                <w:rFonts w:ascii="Arial" w:hAnsi="Arial" w:cs="Arial"/>
                <w:sz w:val="24"/>
                <w:szCs w:val="24"/>
              </w:rPr>
              <w:t>18.4 (14.8, 22</w:t>
            </w:r>
            <w:r>
              <w:rPr>
                <w:rFonts w:ascii="Arial" w:hAnsi="Arial" w:cs="Arial"/>
                <w:sz w:val="24"/>
                <w:szCs w:val="24"/>
              </w:rPr>
              <w:t>.0</w:t>
            </w:r>
            <w:r w:rsidRPr="00B15AFF">
              <w:rPr>
                <w:rFonts w:ascii="Arial" w:hAnsi="Arial" w:cs="Arial"/>
                <w:sz w:val="24"/>
                <w:szCs w:val="24"/>
              </w:rPr>
              <w:t>)</w:t>
            </w:r>
          </w:p>
        </w:tc>
      </w:tr>
      <w:tr w:rsidR="00B15AFF" w:rsidRPr="005A0E42" w14:paraId="3F0BFC4C" w14:textId="77777777" w:rsidTr="0090549C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126971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251-260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640F9C" w14:textId="2BE65E8F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14.7 (12.4, 17.0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B79B4E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31CDCBB0" w14:textId="4DBF45A0" w:rsidR="00B15AFF" w:rsidRPr="00B15AFF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B15AFF">
              <w:rPr>
                <w:rFonts w:ascii="Arial" w:hAnsi="Arial" w:cs="Arial"/>
                <w:sz w:val="24"/>
                <w:szCs w:val="24"/>
              </w:rPr>
              <w:t>16.3 (14.</w:t>
            </w:r>
            <w:r>
              <w:rPr>
                <w:rFonts w:ascii="Arial" w:hAnsi="Arial" w:cs="Arial"/>
                <w:sz w:val="24"/>
                <w:szCs w:val="24"/>
              </w:rPr>
              <w:t>4</w:t>
            </w:r>
            <w:r w:rsidRPr="00B15AFF">
              <w:rPr>
                <w:rFonts w:ascii="Arial" w:hAnsi="Arial" w:cs="Arial"/>
                <w:sz w:val="24"/>
                <w:szCs w:val="24"/>
              </w:rPr>
              <w:t>, 18.2)</w:t>
            </w:r>
          </w:p>
        </w:tc>
      </w:tr>
      <w:tr w:rsidR="00B15AFF" w:rsidRPr="005A0E42" w14:paraId="6F2E91B5" w14:textId="77777777" w:rsidTr="0090549C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DAD5E3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260 or greater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4C3CFB" w14:textId="52A6F84A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12.5 (11.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1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, 1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4.0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CC4904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461A0495" w14:textId="0E8F34CF" w:rsidR="00B15AFF" w:rsidRPr="00B15AFF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B15AFF">
              <w:rPr>
                <w:rFonts w:ascii="Arial" w:hAnsi="Arial" w:cs="Arial"/>
                <w:sz w:val="24"/>
                <w:szCs w:val="24"/>
              </w:rPr>
              <w:t>14.1 (12.</w:t>
            </w:r>
            <w:r>
              <w:rPr>
                <w:rFonts w:ascii="Arial" w:hAnsi="Arial" w:cs="Arial"/>
                <w:sz w:val="24"/>
                <w:szCs w:val="24"/>
              </w:rPr>
              <w:t>9</w:t>
            </w:r>
            <w:r w:rsidRPr="00B15AFF">
              <w:rPr>
                <w:rFonts w:ascii="Arial" w:hAnsi="Arial" w:cs="Arial"/>
                <w:sz w:val="24"/>
                <w:szCs w:val="24"/>
              </w:rPr>
              <w:t>, 15.3)</w:t>
            </w:r>
          </w:p>
        </w:tc>
      </w:tr>
      <w:tr w:rsidR="005A0E42" w:rsidRPr="005A0E42" w14:paraId="3DA7A11B" w14:textId="77777777" w:rsidTr="005E2450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6898B4D4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lastRenderedPageBreak/>
              <w:t>Year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455E0E65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445B0950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73812CFB" w14:textId="77777777" w:rsidR="005A0E42" w:rsidRPr="005A0E42" w:rsidRDefault="005A0E42" w:rsidP="005E2450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</w:p>
        </w:tc>
      </w:tr>
      <w:tr w:rsidR="005A0E42" w:rsidRPr="005A0E42" w14:paraId="18DA43C3" w14:textId="77777777" w:rsidTr="005E2450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62DC4F77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2016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38E16D16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Reference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3B22AB33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Reference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3C0EA4EF" w14:textId="77777777" w:rsidR="005A0E42" w:rsidRPr="005A0E42" w:rsidRDefault="005A0E42" w:rsidP="005E2450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Reference</w:t>
            </w:r>
          </w:p>
        </w:tc>
      </w:tr>
      <w:tr w:rsidR="00B15AFF" w:rsidRPr="005A0E42" w14:paraId="22229607" w14:textId="77777777" w:rsidTr="002043BE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086648A4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2018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56FD62EA" w14:textId="4A965C29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0.9 (-0.4, 2.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2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1C892B5" w14:textId="4986AFB5" w:rsidR="00B15AFF" w:rsidRPr="005A0E42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0.9 (-0.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>4</w:t>
            </w: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, 2.2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14:paraId="16B11295" w14:textId="06501C8D" w:rsidR="00B15AFF" w:rsidRPr="00B15AFF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B15AFF">
              <w:rPr>
                <w:rFonts w:ascii="Arial" w:hAnsi="Arial" w:cs="Arial"/>
                <w:sz w:val="24"/>
                <w:szCs w:val="24"/>
              </w:rPr>
              <w:t>0.5 (-0.8, 1.9)</w:t>
            </w:r>
          </w:p>
        </w:tc>
      </w:tr>
      <w:tr w:rsidR="00B15AFF" w:rsidRPr="005A0E42" w14:paraId="5C3600FB" w14:textId="77777777" w:rsidTr="002043BE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23E2515A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2020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3C57B61F" w14:textId="7B223BC2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1.2 (-0.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6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, 3.0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BF2A798" w14:textId="1C8ED474" w:rsidR="00B15AFF" w:rsidRPr="005A0E42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1.3 (-0.5, 3.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>1</w:t>
            </w: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14:paraId="77142E02" w14:textId="65E8569C" w:rsidR="00B15AFF" w:rsidRPr="00B15AFF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B15AFF">
              <w:rPr>
                <w:rFonts w:ascii="Arial" w:hAnsi="Arial" w:cs="Arial"/>
                <w:sz w:val="24"/>
                <w:szCs w:val="24"/>
              </w:rPr>
              <w:t>0.9 (-0.9, 2.7)</w:t>
            </w:r>
          </w:p>
        </w:tc>
      </w:tr>
      <w:tr w:rsidR="00B15AFF" w:rsidRPr="005A0E42" w14:paraId="7D857F24" w14:textId="77777777" w:rsidTr="002043BE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1ED07993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2022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3ED4AE74" w14:textId="6B5B72EA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0.3 (-2.6, 3.3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0357EDF" w14:textId="2E79156C" w:rsidR="00B15AFF" w:rsidRPr="005A0E42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0.4 (-2.6, 3.3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14:paraId="1F50E59D" w14:textId="34DFBC85" w:rsidR="00B15AFF" w:rsidRPr="00B15AFF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B15AFF">
              <w:rPr>
                <w:rFonts w:ascii="Arial" w:hAnsi="Arial" w:cs="Arial"/>
                <w:sz w:val="24"/>
                <w:szCs w:val="24"/>
              </w:rPr>
              <w:t>0</w:t>
            </w:r>
            <w:r w:rsidRPr="00B15AFF">
              <w:rPr>
                <w:rFonts w:ascii="Arial" w:hAnsi="Arial" w:cs="Arial"/>
                <w:sz w:val="24"/>
                <w:szCs w:val="24"/>
              </w:rPr>
              <w:t>.0</w:t>
            </w:r>
            <w:r w:rsidRPr="00B15AFF">
              <w:rPr>
                <w:rFonts w:ascii="Arial" w:hAnsi="Arial" w:cs="Arial"/>
                <w:sz w:val="24"/>
                <w:szCs w:val="24"/>
              </w:rPr>
              <w:t xml:space="preserve"> (-3.</w:t>
            </w:r>
            <w:r w:rsidRPr="00B15AFF">
              <w:rPr>
                <w:rFonts w:ascii="Arial" w:hAnsi="Arial" w:cs="Arial"/>
                <w:sz w:val="24"/>
                <w:szCs w:val="24"/>
              </w:rPr>
              <w:t>1</w:t>
            </w:r>
            <w:r w:rsidRPr="00B15AFF">
              <w:rPr>
                <w:rFonts w:ascii="Arial" w:hAnsi="Arial" w:cs="Arial"/>
                <w:sz w:val="24"/>
                <w:szCs w:val="24"/>
              </w:rPr>
              <w:t>, 3.0)</w:t>
            </w:r>
          </w:p>
        </w:tc>
      </w:tr>
      <w:tr w:rsidR="005A0E42" w:rsidRPr="005A0E42" w14:paraId="7428B19D" w14:textId="77777777" w:rsidTr="005E2450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6B7EC5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Specialty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EAF442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A92D4A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3B5B42" w14:textId="77777777" w:rsidR="005A0E42" w:rsidRPr="005A0E42" w:rsidRDefault="005A0E42" w:rsidP="005E2450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</w:p>
        </w:tc>
      </w:tr>
      <w:tr w:rsidR="005A0E42" w:rsidRPr="005A0E42" w14:paraId="7EE47FA7" w14:textId="77777777" w:rsidTr="005E2450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32CE8B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Anesthesiology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2A83BD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Reference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0CA9F2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Reference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E0A347" w14:textId="77777777" w:rsidR="005A0E42" w:rsidRPr="005A0E42" w:rsidRDefault="005A0E42" w:rsidP="005E2450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Reference</w:t>
            </w:r>
          </w:p>
        </w:tc>
      </w:tr>
      <w:tr w:rsidR="00B15AFF" w:rsidRPr="005A0E42" w14:paraId="35F38E61" w14:textId="77777777" w:rsidTr="00014163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0237F6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Emergency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29A060" w14:textId="5A6A1472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1.2 (0.6, 1.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8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EFA4BB4" w14:textId="6B8DD98D" w:rsidR="00B15AFF" w:rsidRPr="005A0E42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1.2 (0.6, 1.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>8</w:t>
            </w: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43372782" w14:textId="00E4D2E0" w:rsidR="00B15AFF" w:rsidRPr="00B15AFF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B15AFF">
              <w:rPr>
                <w:rFonts w:ascii="Arial" w:hAnsi="Arial" w:cs="Arial"/>
              </w:rPr>
              <w:t xml:space="preserve">1.4 (0.8, </w:t>
            </w:r>
            <w:r>
              <w:rPr>
                <w:rFonts w:ascii="Arial" w:hAnsi="Arial" w:cs="Arial"/>
              </w:rPr>
              <w:t>2.0</w:t>
            </w:r>
            <w:r w:rsidRPr="00B15AFF">
              <w:rPr>
                <w:rFonts w:ascii="Arial" w:hAnsi="Arial" w:cs="Arial"/>
              </w:rPr>
              <w:t>)</w:t>
            </w:r>
          </w:p>
        </w:tc>
      </w:tr>
      <w:tr w:rsidR="00B15AFF" w:rsidRPr="005A0E42" w14:paraId="02AFEC07" w14:textId="77777777" w:rsidTr="00014163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A9E525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Family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C8A857" w14:textId="4675E855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8.4 (7.9, 8.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9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FEEDAA8" w14:textId="429006B9" w:rsidR="00B15AFF" w:rsidRPr="005A0E42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8.4 (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>8.0</w:t>
            </w: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, 8.8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3947630E" w14:textId="657A9777" w:rsidR="00B15AFF" w:rsidRPr="00B15AFF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B15AFF">
              <w:rPr>
                <w:rFonts w:ascii="Arial" w:hAnsi="Arial" w:cs="Arial"/>
              </w:rPr>
              <w:t>9.1 (8.5, 9.7)</w:t>
            </w:r>
          </w:p>
        </w:tc>
      </w:tr>
      <w:tr w:rsidR="00B15AFF" w:rsidRPr="005A0E42" w14:paraId="5FB7DF3A" w14:textId="77777777" w:rsidTr="00014163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FE7726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Internal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2DC5E6" w14:textId="1EA94D0C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7.3 (6.3, 8.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3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90DD1EA" w14:textId="1EFB3822" w:rsidR="00B15AFF" w:rsidRPr="005A0E42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7.3 (6.3, 8.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>3</w:t>
            </w: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423AAAD1" w14:textId="6372AD61" w:rsidR="00B15AFF" w:rsidRPr="00B15AFF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B15AFF">
              <w:rPr>
                <w:rFonts w:ascii="Arial" w:hAnsi="Arial" w:cs="Arial"/>
              </w:rPr>
              <w:t>7.6 (6.</w:t>
            </w:r>
            <w:r>
              <w:rPr>
                <w:rFonts w:ascii="Arial" w:hAnsi="Arial" w:cs="Arial"/>
              </w:rPr>
              <w:t>5</w:t>
            </w:r>
            <w:r w:rsidRPr="00B15AFF">
              <w:rPr>
                <w:rFonts w:ascii="Arial" w:hAnsi="Arial" w:cs="Arial"/>
              </w:rPr>
              <w:t>, 8.7)</w:t>
            </w:r>
          </w:p>
        </w:tc>
      </w:tr>
      <w:tr w:rsidR="00B15AFF" w:rsidRPr="005A0E42" w14:paraId="0EFE0F5A" w14:textId="77777777" w:rsidTr="00014163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FBA2F7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Neurology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A7B0F9" w14:textId="38EC1C22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5.8 (5.3, 6.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8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F3D3918" w14:textId="26B8882B" w:rsidR="00B15AFF" w:rsidRPr="005A0E42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5.8 (5.3, 6.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>2</w:t>
            </w: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3AC41247" w14:textId="39929DE9" w:rsidR="00B15AFF" w:rsidRPr="00B15AFF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B15AFF">
              <w:rPr>
                <w:rFonts w:ascii="Arial" w:hAnsi="Arial" w:cs="Arial"/>
              </w:rPr>
              <w:t>6</w:t>
            </w:r>
            <w:r>
              <w:rPr>
                <w:rFonts w:ascii="Arial" w:hAnsi="Arial" w:cs="Arial"/>
              </w:rPr>
              <w:t>.0</w:t>
            </w:r>
            <w:r w:rsidRPr="00B15AFF">
              <w:rPr>
                <w:rFonts w:ascii="Arial" w:hAnsi="Arial" w:cs="Arial"/>
              </w:rPr>
              <w:t xml:space="preserve"> (5.</w:t>
            </w:r>
            <w:r>
              <w:rPr>
                <w:rFonts w:ascii="Arial" w:hAnsi="Arial" w:cs="Arial"/>
              </w:rPr>
              <w:t>6</w:t>
            </w:r>
            <w:r w:rsidRPr="00B15AFF">
              <w:rPr>
                <w:rFonts w:ascii="Arial" w:hAnsi="Arial" w:cs="Arial"/>
              </w:rPr>
              <w:t>, 6.5)</w:t>
            </w:r>
          </w:p>
        </w:tc>
      </w:tr>
      <w:tr w:rsidR="00B15AFF" w:rsidRPr="005A0E42" w14:paraId="3F64E958" w14:textId="77777777" w:rsidTr="00014163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9FB634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OB/GYN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1DBFCE" w14:textId="37C614D5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-7.6 (-7.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9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, -7.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3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D5436A6" w14:textId="5727F27E" w:rsidR="00B15AFF" w:rsidRPr="005A0E42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-7.6 (-7.9, -7.2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32C15EF7" w14:textId="3FFEC737" w:rsidR="00B15AFF" w:rsidRPr="00B15AFF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B15AFF">
              <w:rPr>
                <w:rFonts w:ascii="Arial" w:hAnsi="Arial" w:cs="Arial"/>
              </w:rPr>
              <w:t>-7.5 (-7.</w:t>
            </w:r>
            <w:r>
              <w:rPr>
                <w:rFonts w:ascii="Arial" w:hAnsi="Arial" w:cs="Arial"/>
              </w:rPr>
              <w:t>9</w:t>
            </w:r>
            <w:r w:rsidRPr="00B15AFF">
              <w:rPr>
                <w:rFonts w:ascii="Arial" w:hAnsi="Arial" w:cs="Arial"/>
              </w:rPr>
              <w:t>, -7.</w:t>
            </w:r>
            <w:r>
              <w:rPr>
                <w:rFonts w:ascii="Arial" w:hAnsi="Arial" w:cs="Arial"/>
              </w:rPr>
              <w:t>2</w:t>
            </w:r>
            <w:r w:rsidRPr="00B15AFF">
              <w:rPr>
                <w:rFonts w:ascii="Arial" w:hAnsi="Arial" w:cs="Arial"/>
              </w:rPr>
              <w:t>)</w:t>
            </w:r>
          </w:p>
        </w:tc>
      </w:tr>
      <w:tr w:rsidR="00B15AFF" w:rsidRPr="005A0E42" w14:paraId="3FF1C1A8" w14:textId="77777777" w:rsidTr="00014163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58B6FA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Orthopaedic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705EC6" w14:textId="4E3313BD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-44.2 (-47.6, -40.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9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4F0B67C" w14:textId="1DC9860A" w:rsidR="00B15AFF" w:rsidRPr="005A0E42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-44.2 (-47.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>7</w:t>
            </w: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, -40.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>8</w:t>
            </w: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619583E5" w14:textId="35B98BF4" w:rsidR="00B15AFF" w:rsidRPr="00B15AFF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B15AFF">
              <w:rPr>
                <w:rFonts w:ascii="Arial" w:hAnsi="Arial" w:cs="Arial"/>
              </w:rPr>
              <w:t>-45</w:t>
            </w:r>
            <w:r>
              <w:rPr>
                <w:rFonts w:ascii="Arial" w:hAnsi="Arial" w:cs="Arial"/>
              </w:rPr>
              <w:t>.0</w:t>
            </w:r>
            <w:r w:rsidRPr="00B15AFF">
              <w:rPr>
                <w:rFonts w:ascii="Arial" w:hAnsi="Arial" w:cs="Arial"/>
              </w:rPr>
              <w:t xml:space="preserve"> (-48.</w:t>
            </w:r>
            <w:r>
              <w:rPr>
                <w:rFonts w:ascii="Arial" w:hAnsi="Arial" w:cs="Arial"/>
              </w:rPr>
              <w:t>5</w:t>
            </w:r>
            <w:r w:rsidRPr="00B15AFF">
              <w:rPr>
                <w:rFonts w:ascii="Arial" w:hAnsi="Arial" w:cs="Arial"/>
              </w:rPr>
              <w:t>, -41.</w:t>
            </w:r>
            <w:r>
              <w:rPr>
                <w:rFonts w:ascii="Arial" w:hAnsi="Arial" w:cs="Arial"/>
              </w:rPr>
              <w:t>5</w:t>
            </w:r>
            <w:r w:rsidRPr="00B15AFF">
              <w:rPr>
                <w:rFonts w:ascii="Arial" w:hAnsi="Arial" w:cs="Arial"/>
              </w:rPr>
              <w:t>)</w:t>
            </w:r>
          </w:p>
        </w:tc>
      </w:tr>
      <w:tr w:rsidR="00B15AFF" w:rsidRPr="005A0E42" w14:paraId="1A1B27E2" w14:textId="77777777" w:rsidTr="00014163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9F1F3A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Pediatric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7DBBB4" w14:textId="79CB2C8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9.6 (9.3, 9.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9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196B4BE" w14:textId="60E09E4C" w:rsidR="00B15AFF" w:rsidRPr="005A0E42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9.6 (9.3, 9.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>9</w:t>
            </w: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7DA0BA61" w14:textId="23B2C676" w:rsidR="00B15AFF" w:rsidRPr="00B15AFF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B15AFF">
              <w:rPr>
                <w:rFonts w:ascii="Arial" w:hAnsi="Arial" w:cs="Arial"/>
              </w:rPr>
              <w:t>10</w:t>
            </w:r>
            <w:r>
              <w:rPr>
                <w:rFonts w:ascii="Arial" w:hAnsi="Arial" w:cs="Arial"/>
              </w:rPr>
              <w:t>.0</w:t>
            </w:r>
            <w:r w:rsidRPr="00B15AFF">
              <w:rPr>
                <w:rFonts w:ascii="Arial" w:hAnsi="Arial" w:cs="Arial"/>
              </w:rPr>
              <w:t xml:space="preserve"> (9.7, 10.</w:t>
            </w:r>
            <w:r>
              <w:rPr>
                <w:rFonts w:ascii="Arial" w:hAnsi="Arial" w:cs="Arial"/>
              </w:rPr>
              <w:t>3</w:t>
            </w:r>
            <w:r w:rsidRPr="00B15AFF">
              <w:rPr>
                <w:rFonts w:ascii="Arial" w:hAnsi="Arial" w:cs="Arial"/>
              </w:rPr>
              <w:t>)</w:t>
            </w:r>
          </w:p>
        </w:tc>
      </w:tr>
      <w:tr w:rsidR="00B15AFF" w:rsidRPr="005A0E42" w14:paraId="41599275" w14:textId="77777777" w:rsidTr="00014163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D5BA55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Psychiatry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5A0F52" w14:textId="04E8530A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1.4 (0.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4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, 2.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4</w:t>
            </w: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20A785C" w14:textId="35C0833F" w:rsidR="00B15AFF" w:rsidRPr="005A0E42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1.4 (0.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>4</w:t>
            </w: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, 2.3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66B82468" w14:textId="49AF1333" w:rsidR="00B15AFF" w:rsidRPr="00B15AFF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B15AFF">
              <w:rPr>
                <w:rFonts w:ascii="Arial" w:hAnsi="Arial" w:cs="Arial"/>
              </w:rPr>
              <w:t>2.2 (1.</w:t>
            </w:r>
            <w:r w:rsidR="00BE3EF7">
              <w:rPr>
                <w:rFonts w:ascii="Arial" w:hAnsi="Arial" w:cs="Arial"/>
              </w:rPr>
              <w:t>1</w:t>
            </w:r>
            <w:r w:rsidRPr="00B15AFF">
              <w:rPr>
                <w:rFonts w:ascii="Arial" w:hAnsi="Arial" w:cs="Arial"/>
              </w:rPr>
              <w:t>, 3.3)</w:t>
            </w:r>
          </w:p>
        </w:tc>
      </w:tr>
      <w:tr w:rsidR="00B15AFF" w:rsidRPr="005A0E42" w14:paraId="60EF98F6" w14:textId="77777777" w:rsidTr="00014163">
        <w:trPr>
          <w:jc w:val="center"/>
        </w:trPr>
        <w:tc>
          <w:tcPr>
            <w:tcW w:w="1903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245479D5" w14:textId="77777777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  Surgery</w:t>
            </w:r>
          </w:p>
        </w:tc>
        <w:tc>
          <w:tcPr>
            <w:tcW w:w="2417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57D2A65C" w14:textId="58B7E79E" w:rsidR="00B15AFF" w:rsidRPr="005A0E42" w:rsidRDefault="00B15AFF" w:rsidP="00B15AF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-16.5 (-16.9, -16.1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7450A49" w14:textId="2B515474" w:rsidR="00B15AFF" w:rsidRPr="005A0E42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-16.5 (-16.9, -16.1)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3EA87DD1" w14:textId="15BB98B5" w:rsidR="00B15AFF" w:rsidRPr="00B15AFF" w:rsidRDefault="00B15AFF" w:rsidP="00B15AFF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B15AFF">
              <w:rPr>
                <w:rFonts w:ascii="Arial" w:hAnsi="Arial" w:cs="Arial"/>
              </w:rPr>
              <w:t>-17.2 (-17.</w:t>
            </w:r>
            <w:r w:rsidR="00BE3EF7">
              <w:rPr>
                <w:rFonts w:ascii="Arial" w:hAnsi="Arial" w:cs="Arial"/>
              </w:rPr>
              <w:t>6</w:t>
            </w:r>
            <w:r w:rsidRPr="00B15AFF">
              <w:rPr>
                <w:rFonts w:ascii="Arial" w:hAnsi="Arial" w:cs="Arial"/>
              </w:rPr>
              <w:t>, -16.</w:t>
            </w:r>
            <w:r w:rsidR="00BE3EF7">
              <w:rPr>
                <w:rFonts w:ascii="Arial" w:hAnsi="Arial" w:cs="Arial"/>
              </w:rPr>
              <w:t>8</w:t>
            </w:r>
            <w:r w:rsidRPr="00B15AFF">
              <w:rPr>
                <w:rFonts w:ascii="Arial" w:hAnsi="Arial" w:cs="Arial"/>
              </w:rPr>
              <w:t>)</w:t>
            </w:r>
          </w:p>
        </w:tc>
      </w:tr>
      <w:tr w:rsidR="005A0E42" w:rsidRPr="005A0E42" w14:paraId="43FF414B" w14:textId="77777777" w:rsidTr="005E2450">
        <w:trPr>
          <w:jc w:val="center"/>
        </w:trPr>
        <w:tc>
          <w:tcPr>
            <w:tcW w:w="190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62CBEDA2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AIC</w:t>
            </w:r>
          </w:p>
        </w:tc>
        <w:tc>
          <w:tcPr>
            <w:tcW w:w="2417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446838A4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69,822</w:t>
            </w:r>
          </w:p>
        </w:tc>
        <w:tc>
          <w:tcPr>
            <w:tcW w:w="252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6D51CEC8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69,818</w:t>
            </w:r>
          </w:p>
        </w:tc>
        <w:tc>
          <w:tcPr>
            <w:tcW w:w="252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7676BB60" w14:textId="77777777" w:rsidR="005A0E42" w:rsidRPr="005A0E42" w:rsidRDefault="005A0E42" w:rsidP="005E2450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71,967</w:t>
            </w:r>
          </w:p>
        </w:tc>
      </w:tr>
      <w:tr w:rsidR="005A0E42" w:rsidRPr="005A0E42" w14:paraId="5BBFEDD8" w14:textId="77777777" w:rsidTr="005E2450">
        <w:trPr>
          <w:jc w:val="center"/>
        </w:trPr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3278B7FC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BIC</w:t>
            </w:r>
          </w:p>
        </w:tc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5C36FAF0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70,059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4445B276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69,979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40DC3A93" w14:textId="77777777" w:rsidR="005A0E42" w:rsidRPr="005A0E42" w:rsidRDefault="005A0E42" w:rsidP="005E2450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72,205</w:t>
            </w:r>
          </w:p>
        </w:tc>
      </w:tr>
      <w:tr w:rsidR="005A0E42" w:rsidRPr="005A0E42" w14:paraId="68594607" w14:textId="77777777" w:rsidTr="005E2450">
        <w:trPr>
          <w:jc w:val="center"/>
        </w:trPr>
        <w:tc>
          <w:tcPr>
            <w:tcW w:w="1903" w:type="dxa"/>
            <w:tcBorders>
              <w:top w:val="nil"/>
              <w:left w:val="nil"/>
              <w:right w:val="nil"/>
            </w:tcBorders>
            <w:shd w:val="clear" w:color="auto" w:fill="F2F2F2"/>
            <w:vAlign w:val="center"/>
          </w:tcPr>
          <w:p w14:paraId="6D146C81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N</w:t>
            </w:r>
          </w:p>
        </w:tc>
        <w:tc>
          <w:tcPr>
            <w:tcW w:w="2417" w:type="dxa"/>
            <w:tcBorders>
              <w:top w:val="nil"/>
              <w:left w:val="nil"/>
              <w:right w:val="nil"/>
            </w:tcBorders>
            <w:shd w:val="clear" w:color="auto" w:fill="F2F2F2"/>
            <w:vAlign w:val="center"/>
          </w:tcPr>
          <w:p w14:paraId="4393866D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95,892</w:t>
            </w:r>
          </w:p>
        </w:tc>
        <w:tc>
          <w:tcPr>
            <w:tcW w:w="2520" w:type="dxa"/>
            <w:tcBorders>
              <w:top w:val="nil"/>
              <w:left w:val="nil"/>
              <w:right w:val="nil"/>
            </w:tcBorders>
            <w:shd w:val="clear" w:color="auto" w:fill="F2F2F2"/>
            <w:vAlign w:val="center"/>
          </w:tcPr>
          <w:p w14:paraId="0D98DD4A" w14:textId="77777777" w:rsidR="005A0E42" w:rsidRPr="005A0E42" w:rsidRDefault="005A0E42" w:rsidP="005E245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95,892</w:t>
            </w:r>
          </w:p>
        </w:tc>
        <w:tc>
          <w:tcPr>
            <w:tcW w:w="2520" w:type="dxa"/>
            <w:tcBorders>
              <w:top w:val="nil"/>
              <w:left w:val="nil"/>
              <w:right w:val="nil"/>
            </w:tcBorders>
            <w:shd w:val="clear" w:color="auto" w:fill="F2F2F2"/>
            <w:vAlign w:val="center"/>
          </w:tcPr>
          <w:p w14:paraId="3C6E239E" w14:textId="77777777" w:rsidR="005A0E42" w:rsidRPr="005A0E42" w:rsidRDefault="005A0E42" w:rsidP="005E2450">
            <w:pPr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A0E42">
              <w:rPr>
                <w:rFonts w:ascii="Arial" w:eastAsia="Times New Roman" w:hAnsi="Arial" w:cs="Arial"/>
                <w:sz w:val="24"/>
                <w:szCs w:val="24"/>
              </w:rPr>
              <w:t>99,089</w:t>
            </w:r>
          </w:p>
        </w:tc>
      </w:tr>
    </w:tbl>
    <w:p w14:paraId="43E06E62" w14:textId="56BEEF1A" w:rsidR="005A0E42" w:rsidRPr="005A0E42" w:rsidRDefault="005A0E42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  <w:r w:rsidRPr="005A0E42">
        <w:rPr>
          <w:rFonts w:ascii="Arial" w:eastAsia="Times New Roman" w:hAnsi="Arial" w:cs="Arial"/>
          <w:color w:val="000000"/>
          <w:sz w:val="24"/>
          <w:szCs w:val="24"/>
        </w:rPr>
        <w:t>Abbreviations: AIC, Akaike information criterion; BIC, Bayesian information criterion; CI, confidence interval</w:t>
      </w:r>
      <w:r w:rsidR="00E34DA6" w:rsidRPr="005A0E42">
        <w:rPr>
          <w:rFonts w:ascii="Arial" w:eastAsia="Times New Roman" w:hAnsi="Arial" w:cs="Arial"/>
          <w:color w:val="000000"/>
          <w:sz w:val="24"/>
          <w:szCs w:val="24"/>
        </w:rPr>
        <w:t xml:space="preserve">; </w:t>
      </w:r>
      <w:r w:rsidR="00E34DA6">
        <w:rPr>
          <w:rFonts w:ascii="Arial" w:hAnsi="Arial" w:cs="Arial"/>
          <w:sz w:val="24"/>
          <w:szCs w:val="24"/>
        </w:rPr>
        <w:t xml:space="preserve">DO, osteopathic medical school senior; MD, United States allopathic medical school senior; Non-US IMG, non-United States citizen and international medical school graduate; </w:t>
      </w:r>
      <w:r w:rsidR="00E34DA6" w:rsidRPr="005A0E42">
        <w:rPr>
          <w:rFonts w:ascii="Arial" w:eastAsia="Times New Roman" w:hAnsi="Arial" w:cs="Arial"/>
          <w:color w:val="000000"/>
          <w:sz w:val="24"/>
          <w:szCs w:val="24"/>
        </w:rPr>
        <w:t>OB/GYN, Obstetrics and Gynecology</w:t>
      </w:r>
      <w:r w:rsidR="00E34DA6">
        <w:rPr>
          <w:rFonts w:ascii="Arial" w:hAnsi="Arial" w:cs="Arial"/>
          <w:sz w:val="24"/>
          <w:szCs w:val="24"/>
        </w:rPr>
        <w:t xml:space="preserve">; US IMG, </w:t>
      </w:r>
      <w:r w:rsidR="00E34DA6">
        <w:rPr>
          <w:rFonts w:ascii="Arial" w:hAnsi="Arial" w:cs="Arial"/>
          <w:sz w:val="24"/>
          <w:szCs w:val="24"/>
        </w:rPr>
        <w:lastRenderedPageBreak/>
        <w:t xml:space="preserve">United States citizen and international medical school graduate; </w:t>
      </w:r>
      <w:r w:rsidRPr="005A0E42">
        <w:rPr>
          <w:rFonts w:ascii="Arial" w:eastAsia="Times New Roman" w:hAnsi="Arial" w:cs="Arial"/>
          <w:color w:val="000000"/>
          <w:sz w:val="24"/>
          <w:szCs w:val="24"/>
        </w:rPr>
        <w:t>USMLE, United States Medical Licensing Examination</w:t>
      </w:r>
    </w:p>
    <w:p w14:paraId="6F28DE85" w14:textId="77777777" w:rsidR="005A0E42" w:rsidRPr="005A0E42" w:rsidRDefault="005A0E42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568A68E1" w14:textId="77777777" w:rsidR="00F4685F" w:rsidRDefault="00F4685F" w:rsidP="00F4685F">
      <w:pPr>
        <w:pStyle w:val="NoSpacing"/>
      </w:pPr>
    </w:p>
    <w:p w14:paraId="4F809F26" w14:textId="77777777" w:rsidR="00045ADA" w:rsidRDefault="00045ADA">
      <w:pPr>
        <w:rPr>
          <w:rFonts w:ascii="Arial" w:eastAsia="Times New Roman" w:hAnsi="Arial" w:cstheme="majorBidi"/>
          <w:color w:val="000000" w:themeColor="text1"/>
          <w:sz w:val="26"/>
          <w:szCs w:val="26"/>
        </w:rPr>
      </w:pPr>
      <w:r>
        <w:rPr>
          <w:rFonts w:eastAsia="Times New Roman"/>
        </w:rPr>
        <w:br w:type="page"/>
      </w:r>
    </w:p>
    <w:p w14:paraId="13593E40" w14:textId="7624E12E" w:rsidR="005A0E42" w:rsidRDefault="005A0E42" w:rsidP="005A0E42">
      <w:pPr>
        <w:pStyle w:val="Heading2"/>
        <w:rPr>
          <w:rFonts w:eastAsia="Times New Roman"/>
        </w:rPr>
      </w:pPr>
      <w:r w:rsidRPr="005A0E42">
        <w:rPr>
          <w:rFonts w:eastAsia="Times New Roman"/>
        </w:rPr>
        <w:lastRenderedPageBreak/>
        <w:t>Supplemental Table 2. Adjusted Match Probabilit</w:t>
      </w:r>
      <w:r w:rsidR="009C2F2F">
        <w:rPr>
          <w:rFonts w:eastAsia="Times New Roman"/>
        </w:rPr>
        <w:t>ies</w:t>
      </w:r>
      <w:r w:rsidRPr="005A0E42">
        <w:rPr>
          <w:rFonts w:eastAsia="Times New Roman"/>
        </w:rPr>
        <w:t xml:space="preserve"> Between Applicant Types By USMLE Step 1 Score</w:t>
      </w:r>
    </w:p>
    <w:p w14:paraId="40CF5A44" w14:textId="77777777" w:rsidR="005A0E42" w:rsidRPr="005A0E42" w:rsidRDefault="005A0E42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tbl>
      <w:tblPr>
        <w:tblW w:w="797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146"/>
        <w:gridCol w:w="1920"/>
        <w:gridCol w:w="2783"/>
        <w:gridCol w:w="1129"/>
      </w:tblGrid>
      <w:tr w:rsidR="005A0E42" w:rsidRPr="005A0E42" w14:paraId="371A27D6" w14:textId="77777777" w:rsidTr="00EC7765">
        <w:trPr>
          <w:trHeight w:val="759"/>
        </w:trPr>
        <w:tc>
          <w:tcPr>
            <w:tcW w:w="2146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61B5E16F" w14:textId="50FD348C" w:rsidR="005A0E42" w:rsidRPr="005A0E42" w:rsidRDefault="00E34DA6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>
              <w:rPr>
                <w:rFonts w:ascii="Arial" w:hAnsi="Arial" w:cs="Arial"/>
                <w:szCs w:val="24"/>
              </w:rPr>
              <w:t>Step 1 Score*</w:t>
            </w:r>
          </w:p>
        </w:tc>
        <w:tc>
          <w:tcPr>
            <w:tcW w:w="1920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19964468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Degree Type</w:t>
            </w:r>
          </w:p>
        </w:tc>
        <w:tc>
          <w:tcPr>
            <w:tcW w:w="2783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34CAFE88" w14:textId="63FC740F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Adjusted Difference in Match Probability as % (95% CI)</w:t>
            </w:r>
            <w:r w:rsidR="00E34DA6">
              <w:rPr>
                <w:rFonts w:ascii="Arial" w:hAnsi="Arial" w:cs="Arial"/>
                <w:szCs w:val="24"/>
              </w:rPr>
              <w:t>**</w:t>
            </w:r>
          </w:p>
        </w:tc>
        <w:tc>
          <w:tcPr>
            <w:tcW w:w="1129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6A937C73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N</w:t>
            </w:r>
          </w:p>
        </w:tc>
      </w:tr>
      <w:tr w:rsidR="005A0E42" w:rsidRPr="005A0E42" w14:paraId="038099BB" w14:textId="77777777" w:rsidTr="00EC7765">
        <w:trPr>
          <w:trHeight w:val="247"/>
        </w:trPr>
        <w:tc>
          <w:tcPr>
            <w:tcW w:w="2146" w:type="dxa"/>
            <w:tcBorders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01771157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≤200</w:t>
            </w:r>
          </w:p>
        </w:tc>
        <w:tc>
          <w:tcPr>
            <w:tcW w:w="1920" w:type="dxa"/>
            <w:tcBorders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4FE0ECDA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MD</w:t>
            </w:r>
          </w:p>
        </w:tc>
        <w:tc>
          <w:tcPr>
            <w:tcW w:w="2783" w:type="dxa"/>
            <w:tcBorders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02EB5485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Reference</w:t>
            </w:r>
          </w:p>
        </w:tc>
        <w:tc>
          <w:tcPr>
            <w:tcW w:w="1129" w:type="dxa"/>
            <w:tcBorders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191631C9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6,409</w:t>
            </w:r>
          </w:p>
        </w:tc>
      </w:tr>
      <w:tr w:rsidR="005A0E42" w:rsidRPr="005A0E42" w14:paraId="524971F4" w14:textId="77777777" w:rsidTr="00EC7765">
        <w:trPr>
          <w:trHeight w:val="247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77965DC4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5E98294E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DO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0E756DFB" w14:textId="4459D459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2</w:t>
            </w:r>
            <w:r w:rsidR="003B5D58">
              <w:rPr>
                <w:rFonts w:ascii="Arial" w:hAnsi="Arial" w:cs="Arial"/>
                <w:color w:val="000000"/>
                <w:szCs w:val="24"/>
              </w:rPr>
              <w:t>.0</w:t>
            </w:r>
            <w:r w:rsidRPr="005A0E42">
              <w:rPr>
                <w:rFonts w:ascii="Arial" w:hAnsi="Arial" w:cs="Arial"/>
                <w:color w:val="000000"/>
                <w:szCs w:val="24"/>
              </w:rPr>
              <w:t xml:space="preserve"> (-9.5, 5.5)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4A08E517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616C2024" w14:textId="77777777" w:rsidTr="00EC7765">
        <w:trPr>
          <w:trHeight w:val="233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66A58C3C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7801B787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IMG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74EABF29" w14:textId="7AC1BBB2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53.5 (-60</w:t>
            </w:r>
            <w:r w:rsidR="003B5D58">
              <w:rPr>
                <w:rFonts w:ascii="Arial" w:hAnsi="Arial" w:cs="Arial"/>
                <w:color w:val="000000"/>
                <w:szCs w:val="24"/>
              </w:rPr>
              <w:t>.0</w:t>
            </w:r>
            <w:r w:rsidRPr="005A0E42">
              <w:rPr>
                <w:rFonts w:ascii="Arial" w:hAnsi="Arial" w:cs="Arial"/>
                <w:color w:val="000000"/>
                <w:szCs w:val="24"/>
              </w:rPr>
              <w:t>, -47</w:t>
            </w:r>
            <w:r w:rsidR="003B5D58">
              <w:rPr>
                <w:rFonts w:ascii="Arial" w:hAnsi="Arial" w:cs="Arial"/>
                <w:color w:val="000000"/>
                <w:szCs w:val="24"/>
              </w:rPr>
              <w:t>.0</w:t>
            </w:r>
            <w:r w:rsidRPr="005A0E42">
              <w:rPr>
                <w:rFonts w:ascii="Arial" w:hAnsi="Arial" w:cs="Arial"/>
                <w:color w:val="000000"/>
                <w:szCs w:val="24"/>
              </w:rPr>
              <w:t>)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6CB47151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3F688E02" w14:textId="77777777" w:rsidTr="00EC7765">
        <w:trPr>
          <w:trHeight w:val="247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0C19FEB1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5C4C7835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Non-US IMG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7CAC7406" w14:textId="1FC7B500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54</w:t>
            </w:r>
            <w:r w:rsidR="003B5D58">
              <w:rPr>
                <w:rFonts w:ascii="Arial" w:hAnsi="Arial" w:cs="Arial"/>
                <w:color w:val="000000"/>
                <w:szCs w:val="24"/>
              </w:rPr>
              <w:t>.0</w:t>
            </w:r>
            <w:r w:rsidRPr="005A0E42">
              <w:rPr>
                <w:rFonts w:ascii="Arial" w:hAnsi="Arial" w:cs="Arial"/>
                <w:color w:val="000000"/>
                <w:szCs w:val="24"/>
              </w:rPr>
              <w:t xml:space="preserve"> (-58.3, -49.7)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7EEC0429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7520365D" w14:textId="77777777" w:rsidTr="00EC7765">
        <w:trPr>
          <w:trHeight w:val="261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1CB8F9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201-210</w:t>
            </w: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F0DE8E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MD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96CCF9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Reference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4228B3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10,857</w:t>
            </w:r>
          </w:p>
        </w:tc>
      </w:tr>
      <w:tr w:rsidR="005A0E42" w:rsidRPr="005A0E42" w14:paraId="5CC312D3" w14:textId="77777777" w:rsidTr="00EC7765">
        <w:trPr>
          <w:trHeight w:val="233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D277BB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483B23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DO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11B7D0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9.7 (-15.7, -3.7)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C5510B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22FA8F6D" w14:textId="77777777" w:rsidTr="00EC7765">
        <w:trPr>
          <w:trHeight w:val="247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B5FDFF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DDF534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IMG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14B65E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55.2 (-62.8, -47.6)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A4EBE6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74991BC1" w14:textId="77777777" w:rsidTr="00EC7765">
        <w:trPr>
          <w:trHeight w:val="247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5D1D45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389D48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Non-US IMG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F6BC5B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62.9 (-68.9, -56.9)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A4D556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476A304A" w14:textId="77777777" w:rsidTr="00EC7765">
        <w:trPr>
          <w:trHeight w:val="247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30CAC150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211-220</w:t>
            </w: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6D66D9D3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MD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1DBF6399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Reference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525CA671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15,179</w:t>
            </w:r>
          </w:p>
        </w:tc>
      </w:tr>
      <w:tr w:rsidR="005A0E42" w:rsidRPr="005A0E42" w14:paraId="35C52F5E" w14:textId="77777777" w:rsidTr="00EC7765">
        <w:trPr>
          <w:trHeight w:val="247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4FCB6EA8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4A6112D3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DO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091C02CB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10.7 (-17.1, -4.3)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12A3ECEE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573FF76F" w14:textId="77777777" w:rsidTr="00EC7765">
        <w:trPr>
          <w:trHeight w:val="247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68B6F8DF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4E76670A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IMG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2F5BD748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56.1 (-63.4, -48.9)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715EA72A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43F72E08" w14:textId="77777777" w:rsidTr="00EC7765">
        <w:trPr>
          <w:trHeight w:val="233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4C043CDB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599F8E1A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Non-US IMG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591B4E8A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66.8 (-73.2, -60.5)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07A0EED6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78C35234" w14:textId="77777777" w:rsidTr="00EC7765">
        <w:trPr>
          <w:trHeight w:val="261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ADBBC6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221-230</w:t>
            </w: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099716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MD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F60014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Reference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6DFE58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18,659</w:t>
            </w:r>
          </w:p>
        </w:tc>
      </w:tr>
      <w:tr w:rsidR="005A0E42" w:rsidRPr="005A0E42" w14:paraId="682242F1" w14:textId="77777777" w:rsidTr="00EC7765">
        <w:trPr>
          <w:trHeight w:val="233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3585BB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58460E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DO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8448F3" w14:textId="7F4B40DB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10.9 (-15.8, -6</w:t>
            </w:r>
            <w:r w:rsidR="00B9022D">
              <w:rPr>
                <w:rFonts w:ascii="Arial" w:hAnsi="Arial" w:cs="Arial"/>
                <w:color w:val="000000"/>
                <w:szCs w:val="24"/>
              </w:rPr>
              <w:t>.0</w:t>
            </w:r>
            <w:r w:rsidRPr="005A0E42">
              <w:rPr>
                <w:rFonts w:ascii="Arial" w:hAnsi="Arial" w:cs="Arial"/>
                <w:color w:val="000000"/>
                <w:szCs w:val="24"/>
              </w:rPr>
              <w:t>)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EF5F27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079D1C75" w14:textId="77777777" w:rsidTr="00EC7765">
        <w:trPr>
          <w:trHeight w:val="492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6F0759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79951C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IMG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5A1A5B" w14:textId="0E6BC45B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48</w:t>
            </w:r>
            <w:r w:rsidR="003B5D58">
              <w:rPr>
                <w:rFonts w:ascii="Arial" w:hAnsi="Arial" w:cs="Arial"/>
                <w:color w:val="000000"/>
                <w:szCs w:val="24"/>
              </w:rPr>
              <w:t>.0</w:t>
            </w:r>
            <w:r w:rsidRPr="005A0E42">
              <w:rPr>
                <w:rFonts w:ascii="Arial" w:hAnsi="Arial" w:cs="Arial"/>
                <w:color w:val="000000"/>
                <w:szCs w:val="24"/>
              </w:rPr>
              <w:t xml:space="preserve"> (-54</w:t>
            </w:r>
            <w:r w:rsidR="003B5D58">
              <w:rPr>
                <w:rFonts w:ascii="Arial" w:hAnsi="Arial" w:cs="Arial"/>
                <w:color w:val="000000"/>
                <w:szCs w:val="24"/>
              </w:rPr>
              <w:t>.0</w:t>
            </w:r>
            <w:r w:rsidRPr="005A0E42">
              <w:rPr>
                <w:rFonts w:ascii="Arial" w:hAnsi="Arial" w:cs="Arial"/>
                <w:color w:val="000000"/>
                <w:szCs w:val="24"/>
              </w:rPr>
              <w:t>, -42.1)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B1DDF8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6D7A99CC" w14:textId="77777777" w:rsidTr="00EC7765">
        <w:trPr>
          <w:trHeight w:val="233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59722C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7DC844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Non-US IMG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78C114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62.8 (-68.3, -57.3)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93F714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46E9634C" w14:textId="77777777" w:rsidTr="00EC7765">
        <w:trPr>
          <w:trHeight w:val="261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136B17A8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231-240</w:t>
            </w: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0E7734EB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MD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0E35C748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Reference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402AD991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18,801</w:t>
            </w:r>
          </w:p>
        </w:tc>
      </w:tr>
      <w:tr w:rsidR="005A0E42" w:rsidRPr="005A0E42" w14:paraId="32F25B45" w14:textId="77777777" w:rsidTr="00EC7765">
        <w:trPr>
          <w:trHeight w:val="233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0293295D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62A68496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DO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29396A5A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8.4 (-14.2, -2.6)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1AB1D2D8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682471E2" w14:textId="77777777" w:rsidTr="00EC7765">
        <w:trPr>
          <w:trHeight w:val="247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16A445C1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3714AEDE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IMG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2F854581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40.3 (-46.8, -33.7)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26C82AF3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0433960B" w14:textId="77777777" w:rsidTr="00EC7765">
        <w:trPr>
          <w:trHeight w:val="247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5931E17D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69A451F2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Non-US IMG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5FE8B370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52.4 (-58.7, -46.1)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7D38B98F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7A94E77B" w14:textId="77777777" w:rsidTr="00EC7765">
        <w:trPr>
          <w:trHeight w:val="247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0FD779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241-250</w:t>
            </w: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CA0EA1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MD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A00FE1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Reference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8DF8F6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14,987</w:t>
            </w:r>
          </w:p>
        </w:tc>
      </w:tr>
      <w:tr w:rsidR="005A0E42" w:rsidRPr="005A0E42" w14:paraId="17AA8A55" w14:textId="77777777" w:rsidTr="00EC7765">
        <w:trPr>
          <w:trHeight w:val="247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814C19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514302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DO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847B17" w14:textId="0A521EC2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3.7 (-6</w:t>
            </w:r>
            <w:r w:rsidR="00B9022D">
              <w:rPr>
                <w:rFonts w:ascii="Arial" w:hAnsi="Arial" w:cs="Arial"/>
                <w:color w:val="000000"/>
                <w:szCs w:val="24"/>
              </w:rPr>
              <w:t>.0</w:t>
            </w:r>
            <w:r w:rsidRPr="005A0E42">
              <w:rPr>
                <w:rFonts w:ascii="Arial" w:hAnsi="Arial" w:cs="Arial"/>
                <w:color w:val="000000"/>
                <w:szCs w:val="24"/>
              </w:rPr>
              <w:t>, -1.4)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73199D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2808EED7" w14:textId="77777777" w:rsidTr="00EC7765">
        <w:trPr>
          <w:trHeight w:val="247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89A0BF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E865E7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IMG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9A1055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29.2 (-36.1, -22.3)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71564F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38799848" w14:textId="77777777" w:rsidTr="00EC7765">
        <w:trPr>
          <w:trHeight w:val="233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BF7549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0360CA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Non-US IMG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A4F52F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40.7 (-44.9, -36.5)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5ED0B6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72873075" w14:textId="77777777" w:rsidTr="00EC7765">
        <w:trPr>
          <w:trHeight w:val="510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2BD3C48B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&gt;250</w:t>
            </w: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7627DFC9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MD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72C1134F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Reference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740EB01D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11,000</w:t>
            </w:r>
          </w:p>
        </w:tc>
      </w:tr>
      <w:tr w:rsidR="005A0E42" w:rsidRPr="005A0E42" w14:paraId="13FB91DE" w14:textId="77777777" w:rsidTr="00EC7765">
        <w:trPr>
          <w:trHeight w:val="247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475AF64F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07A80DA5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DO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5520175B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2.9 (-5.4, -0.4)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4B2CE289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2A9F93A4" w14:textId="77777777" w:rsidTr="00EC7765">
        <w:trPr>
          <w:trHeight w:val="247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35179AEF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659F9FE2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IMG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37C591DF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24.9 (-29.6, -20.3)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3179D9A6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285054A6" w14:textId="77777777" w:rsidTr="00EC7765">
        <w:trPr>
          <w:trHeight w:val="233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46EFC85B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77E6135C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Non-US IMG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5081BB7D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25.2 (-28.9, -21.4)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1C02890C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6DF5FC61" w14:textId="77777777" w:rsidTr="00EC7765">
        <w:trPr>
          <w:trHeight w:val="261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CC1C21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Missing</w:t>
            </w: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5FDDD4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MD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CDDE90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Reference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E01E44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8,497</w:t>
            </w:r>
          </w:p>
        </w:tc>
      </w:tr>
      <w:tr w:rsidR="005A0E42" w:rsidRPr="005A0E42" w14:paraId="3F4EC4B9" w14:textId="77777777" w:rsidTr="00EC7765">
        <w:trPr>
          <w:trHeight w:val="247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E001BD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AF63BB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DO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920659" w14:textId="1A1DAEDE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9.6 (-18</w:t>
            </w:r>
            <w:r w:rsidR="003B5D58">
              <w:rPr>
                <w:rFonts w:ascii="Arial" w:hAnsi="Arial" w:cs="Arial"/>
                <w:color w:val="000000"/>
                <w:szCs w:val="24"/>
              </w:rPr>
              <w:t>.0</w:t>
            </w:r>
            <w:r w:rsidRPr="005A0E42">
              <w:rPr>
                <w:rFonts w:ascii="Arial" w:hAnsi="Arial" w:cs="Arial"/>
                <w:color w:val="000000"/>
                <w:szCs w:val="24"/>
              </w:rPr>
              <w:t>, -1.3)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0A89A1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099F970A" w14:textId="77777777" w:rsidTr="00EC7765">
        <w:trPr>
          <w:trHeight w:val="233"/>
        </w:trPr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DDC1E0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6391F5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IMG</w:t>
            </w:r>
          </w:p>
        </w:tc>
        <w:tc>
          <w:tcPr>
            <w:tcW w:w="2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E326D7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62.5 (-72.3, -52.7)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55E0D8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3FDD88BB" w14:textId="77777777" w:rsidTr="00EC7765">
        <w:trPr>
          <w:trHeight w:val="247"/>
        </w:trPr>
        <w:tc>
          <w:tcPr>
            <w:tcW w:w="214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A720292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2D96DC3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Non-US IMG</w:t>
            </w:r>
          </w:p>
        </w:tc>
        <w:tc>
          <w:tcPr>
            <w:tcW w:w="278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A5499B2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-62.6 (-70.8, -54.3)</w:t>
            </w:r>
          </w:p>
        </w:tc>
        <w:tc>
          <w:tcPr>
            <w:tcW w:w="11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A9922EB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</w:tbl>
    <w:p w14:paraId="30D35556" w14:textId="77777777" w:rsidR="005A0E42" w:rsidRPr="005A0E42" w:rsidRDefault="005A0E42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367D9132" w14:textId="16245509" w:rsidR="005A0E42" w:rsidRPr="005A0E42" w:rsidRDefault="005A0E42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  <w:bookmarkStart w:id="1" w:name="_heading=h.gjdgxs" w:colFirst="0" w:colLast="0"/>
      <w:bookmarkEnd w:id="1"/>
      <w:r w:rsidRPr="005A0E42">
        <w:rPr>
          <w:rFonts w:ascii="Arial" w:eastAsia="Times New Roman" w:hAnsi="Arial" w:cs="Arial"/>
          <w:color w:val="000000"/>
          <w:sz w:val="24"/>
          <w:szCs w:val="24"/>
        </w:rPr>
        <w:t xml:space="preserve">Abbreviations: CI, confidence interval; </w:t>
      </w:r>
      <w:r w:rsidR="00E34DA6">
        <w:rPr>
          <w:rFonts w:ascii="Arial" w:hAnsi="Arial" w:cs="Arial"/>
          <w:sz w:val="24"/>
          <w:szCs w:val="24"/>
        </w:rPr>
        <w:t>DO, osteopathic medical school senior; MD, United States allopathic medical school senior; Non-US IMG, non-United States citizen and international medical school graduate; US IMG, United States citizen and international medical school graduate</w:t>
      </w:r>
    </w:p>
    <w:p w14:paraId="0A37F38C" w14:textId="77777777" w:rsidR="005A0E42" w:rsidRPr="005A0E42" w:rsidRDefault="005A0E42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51662048" w14:textId="77777777" w:rsidR="00E34DA6" w:rsidRDefault="005A0E42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  <w:r w:rsidRPr="005A0E42">
        <w:rPr>
          <w:rFonts w:ascii="Arial" w:eastAsia="Times New Roman" w:hAnsi="Arial" w:cs="Arial"/>
          <w:color w:val="000000"/>
          <w:sz w:val="24"/>
          <w:szCs w:val="24"/>
        </w:rPr>
        <w:lastRenderedPageBreak/>
        <w:t>*</w:t>
      </w:r>
      <w:r w:rsidR="00E34DA6" w:rsidRPr="00E34DA6">
        <w:rPr>
          <w:rFonts w:ascii="Arial" w:eastAsia="Times New Roman" w:hAnsi="Arial" w:cs="Arial"/>
          <w:color w:val="000000"/>
          <w:sz w:val="24"/>
          <w:szCs w:val="24"/>
        </w:rPr>
        <w:t>Very low and very high score ranges were merged (&lt;=200 and &gt;250) due to few applicants in those categories.</w:t>
      </w:r>
      <w:r w:rsidR="00E34DA6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</w:p>
    <w:p w14:paraId="23D701E8" w14:textId="77777777" w:rsidR="00E34DA6" w:rsidRDefault="00E34DA6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1F87072C" w14:textId="22E34EBC" w:rsidR="005A0E42" w:rsidRDefault="00E34DA6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  <w:r>
        <w:rPr>
          <w:rFonts w:ascii="Arial" w:eastAsia="Times New Roman" w:hAnsi="Arial" w:cs="Arial"/>
          <w:color w:val="000000"/>
          <w:sz w:val="24"/>
          <w:szCs w:val="24"/>
        </w:rPr>
        <w:t>**</w:t>
      </w:r>
      <w:r w:rsidRPr="00E34DA6">
        <w:t xml:space="preserve"> </w:t>
      </w:r>
      <w:r w:rsidRPr="00E34DA6">
        <w:rPr>
          <w:rFonts w:ascii="Arial" w:eastAsia="Times New Roman" w:hAnsi="Arial" w:cs="Arial"/>
          <w:color w:val="000000"/>
          <w:sz w:val="24"/>
          <w:szCs w:val="24"/>
        </w:rPr>
        <w:t xml:space="preserve">Estimates were </w:t>
      </w:r>
      <w:r w:rsidR="00D134CF">
        <w:rPr>
          <w:rFonts w:ascii="Arial" w:eastAsia="Times New Roman" w:hAnsi="Arial" w:cs="Arial"/>
          <w:color w:val="000000"/>
          <w:sz w:val="24"/>
          <w:szCs w:val="24"/>
        </w:rPr>
        <w:t>adjusted</w:t>
      </w:r>
      <w:r w:rsidRPr="00E34DA6">
        <w:rPr>
          <w:rFonts w:ascii="Arial" w:eastAsia="Times New Roman" w:hAnsi="Arial" w:cs="Arial"/>
          <w:color w:val="000000"/>
          <w:sz w:val="24"/>
          <w:szCs w:val="24"/>
        </w:rPr>
        <w:t xml:space="preserve"> for USMLE Step 1 score range and specialty</w:t>
      </w:r>
      <w:r w:rsidR="007B124E">
        <w:rPr>
          <w:rFonts w:ascii="Arial" w:eastAsia="Times New Roman" w:hAnsi="Arial" w:cs="Arial"/>
          <w:color w:val="000000"/>
          <w:sz w:val="24"/>
          <w:szCs w:val="24"/>
        </w:rPr>
        <w:t xml:space="preserve"> choice</w:t>
      </w:r>
      <w:r w:rsidRPr="00E34DA6">
        <w:rPr>
          <w:rFonts w:ascii="Arial" w:eastAsia="Times New Roman" w:hAnsi="Arial" w:cs="Arial"/>
          <w:color w:val="000000"/>
          <w:sz w:val="24"/>
          <w:szCs w:val="24"/>
        </w:rPr>
        <w:t xml:space="preserve">. </w:t>
      </w:r>
    </w:p>
    <w:p w14:paraId="639452DC" w14:textId="77777777" w:rsidR="005A0E42" w:rsidRDefault="005A0E42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298ACEB5" w14:textId="77777777" w:rsidR="005A0E42" w:rsidRDefault="005A0E42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3511B409" w14:textId="77777777" w:rsidR="00045ADA" w:rsidRDefault="00045ADA">
      <w:pPr>
        <w:rPr>
          <w:rFonts w:ascii="Arial" w:eastAsia="Times New Roman" w:hAnsi="Arial" w:cstheme="majorBidi"/>
          <w:color w:val="000000" w:themeColor="text1"/>
          <w:sz w:val="26"/>
          <w:szCs w:val="26"/>
        </w:rPr>
      </w:pPr>
      <w:r>
        <w:rPr>
          <w:rFonts w:eastAsia="Times New Roman"/>
        </w:rPr>
        <w:br w:type="page"/>
      </w:r>
    </w:p>
    <w:p w14:paraId="0C80650A" w14:textId="004093A4" w:rsidR="005A0E42" w:rsidRDefault="005A0E42" w:rsidP="005A0E42">
      <w:pPr>
        <w:pStyle w:val="Heading2"/>
        <w:rPr>
          <w:rFonts w:eastAsia="Times New Roman"/>
        </w:rPr>
      </w:pPr>
      <w:r w:rsidRPr="005A0E42">
        <w:rPr>
          <w:rFonts w:eastAsia="Times New Roman"/>
        </w:rPr>
        <w:lastRenderedPageBreak/>
        <w:t>Supplemental Table 3. Adjusted Match Probabilit</w:t>
      </w:r>
      <w:r w:rsidR="009C2F2F">
        <w:rPr>
          <w:rFonts w:eastAsia="Times New Roman"/>
        </w:rPr>
        <w:t>ies</w:t>
      </w:r>
      <w:r w:rsidRPr="005A0E42">
        <w:rPr>
          <w:rFonts w:eastAsia="Times New Roman"/>
        </w:rPr>
        <w:t xml:space="preserve"> Between Applicant Types By Year</w:t>
      </w:r>
    </w:p>
    <w:p w14:paraId="3B4EC9A4" w14:textId="77777777" w:rsidR="005A0E42" w:rsidRPr="005A0E42" w:rsidRDefault="005A0E42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tbl>
      <w:tblPr>
        <w:tblW w:w="849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124"/>
        <w:gridCol w:w="1900"/>
        <w:gridCol w:w="2753"/>
        <w:gridCol w:w="1715"/>
      </w:tblGrid>
      <w:tr w:rsidR="005A0E42" w:rsidRPr="005A0E42" w14:paraId="17879AA4" w14:textId="77777777" w:rsidTr="00EC7765">
        <w:trPr>
          <w:trHeight w:val="763"/>
        </w:trPr>
        <w:tc>
          <w:tcPr>
            <w:tcW w:w="2124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34B0DE91" w14:textId="23A0299E" w:rsidR="005A0E42" w:rsidRPr="005A0E42" w:rsidRDefault="00E34DA6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>
              <w:rPr>
                <w:rFonts w:ascii="Arial" w:hAnsi="Arial" w:cs="Arial"/>
                <w:szCs w:val="24"/>
              </w:rPr>
              <w:t>Year</w:t>
            </w:r>
          </w:p>
        </w:tc>
        <w:tc>
          <w:tcPr>
            <w:tcW w:w="1900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0057216B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Degree Type</w:t>
            </w:r>
          </w:p>
        </w:tc>
        <w:tc>
          <w:tcPr>
            <w:tcW w:w="2753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29A9B6F3" w14:textId="52694D3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Adjusted Difference in Match Probability as % (95% CI)</w:t>
            </w:r>
            <w:r w:rsidR="00E34DA6">
              <w:rPr>
                <w:rFonts w:ascii="Arial" w:hAnsi="Arial" w:cs="Arial"/>
                <w:szCs w:val="24"/>
              </w:rPr>
              <w:t>*</w:t>
            </w:r>
          </w:p>
        </w:tc>
        <w:tc>
          <w:tcPr>
            <w:tcW w:w="1715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6EDC6124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N</w:t>
            </w:r>
          </w:p>
        </w:tc>
      </w:tr>
      <w:tr w:rsidR="005A0E42" w:rsidRPr="005A0E42" w14:paraId="03EF2073" w14:textId="77777777" w:rsidTr="00EC7765">
        <w:trPr>
          <w:trHeight w:val="249"/>
        </w:trPr>
        <w:tc>
          <w:tcPr>
            <w:tcW w:w="2124" w:type="dxa"/>
            <w:tcBorders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48444318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2016</w:t>
            </w:r>
          </w:p>
        </w:tc>
        <w:tc>
          <w:tcPr>
            <w:tcW w:w="1900" w:type="dxa"/>
            <w:tcBorders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7DCECE6D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MD</w:t>
            </w:r>
          </w:p>
        </w:tc>
        <w:tc>
          <w:tcPr>
            <w:tcW w:w="2753" w:type="dxa"/>
            <w:tcBorders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01D21C38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Reference</w:t>
            </w:r>
          </w:p>
        </w:tc>
        <w:tc>
          <w:tcPr>
            <w:tcW w:w="1715" w:type="dxa"/>
            <w:tcBorders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7491441E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21,142</w:t>
            </w:r>
          </w:p>
        </w:tc>
      </w:tr>
      <w:tr w:rsidR="005A0E42" w:rsidRPr="005A0E42" w14:paraId="0F0D6606" w14:textId="77777777" w:rsidTr="00EC7765">
        <w:trPr>
          <w:trHeight w:val="249"/>
        </w:trPr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07BC9567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68BC37AE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DO</w:t>
            </w:r>
          </w:p>
        </w:tc>
        <w:tc>
          <w:tcPr>
            <w:tcW w:w="275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17B0EEF2" w14:textId="0D8D81F5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  <w:vertAlign w:val="superscript"/>
              </w:rPr>
            </w:pPr>
            <w:r w:rsidRPr="005A0E42">
              <w:rPr>
                <w:rFonts w:ascii="Arial" w:hAnsi="Arial" w:cs="Arial"/>
                <w:color w:val="000000"/>
                <w:szCs w:val="24"/>
              </w:rPr>
              <w:t>N</w:t>
            </w:r>
            <w:r w:rsidR="00E34DA6">
              <w:rPr>
                <w:rFonts w:ascii="Arial" w:hAnsi="Arial" w:cs="Arial"/>
                <w:color w:val="000000"/>
                <w:szCs w:val="24"/>
              </w:rPr>
              <w:t>A**</w:t>
            </w:r>
          </w:p>
        </w:tc>
        <w:tc>
          <w:tcPr>
            <w:tcW w:w="171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79CB807E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7ED235C3" w14:textId="77777777" w:rsidTr="00EC7765">
        <w:trPr>
          <w:trHeight w:val="234"/>
        </w:trPr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100FBE96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470F4221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IMG</w:t>
            </w:r>
          </w:p>
        </w:tc>
        <w:tc>
          <w:tcPr>
            <w:tcW w:w="275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2F68CA53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</w:rPr>
              <w:t>-52.9 (-56.7, -49.1)</w:t>
            </w:r>
          </w:p>
        </w:tc>
        <w:tc>
          <w:tcPr>
            <w:tcW w:w="171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62269FED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08415B43" w14:textId="77777777" w:rsidTr="00EC7765">
        <w:trPr>
          <w:trHeight w:val="249"/>
        </w:trPr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616584E8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0EA896EB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Non-US IMG</w:t>
            </w:r>
          </w:p>
        </w:tc>
        <w:tc>
          <w:tcPr>
            <w:tcW w:w="275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74B278A7" w14:textId="68089FEF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</w:rPr>
              <w:t>-62.5 (-65</w:t>
            </w:r>
            <w:r w:rsidR="00B9022D">
              <w:rPr>
                <w:rFonts w:ascii="Arial" w:hAnsi="Arial" w:cs="Arial"/>
              </w:rPr>
              <w:t>.0</w:t>
            </w:r>
            <w:r w:rsidRPr="005A0E42">
              <w:rPr>
                <w:rFonts w:ascii="Arial" w:hAnsi="Arial" w:cs="Arial"/>
              </w:rPr>
              <w:t>, -60</w:t>
            </w:r>
            <w:r w:rsidR="00B9022D">
              <w:rPr>
                <w:rFonts w:ascii="Arial" w:hAnsi="Arial" w:cs="Arial"/>
              </w:rPr>
              <w:t>.0</w:t>
            </w:r>
            <w:r w:rsidRPr="005A0E42">
              <w:rPr>
                <w:rFonts w:ascii="Arial" w:hAnsi="Arial" w:cs="Arial"/>
              </w:rPr>
              <w:t>)</w:t>
            </w:r>
          </w:p>
        </w:tc>
        <w:tc>
          <w:tcPr>
            <w:tcW w:w="171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7DCBA336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55633F20" w14:textId="77777777" w:rsidTr="00EC7765">
        <w:trPr>
          <w:trHeight w:val="263"/>
        </w:trPr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56CA91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2018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A6037A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MD</w:t>
            </w:r>
          </w:p>
        </w:tc>
        <w:tc>
          <w:tcPr>
            <w:tcW w:w="27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E04140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Reference</w:t>
            </w:r>
          </w:p>
        </w:tc>
        <w:tc>
          <w:tcPr>
            <w:tcW w:w="17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341DAC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24,155</w:t>
            </w:r>
          </w:p>
        </w:tc>
      </w:tr>
      <w:tr w:rsidR="005A0E42" w:rsidRPr="005A0E42" w14:paraId="322A389F" w14:textId="77777777" w:rsidTr="00EC7765">
        <w:trPr>
          <w:trHeight w:val="234"/>
        </w:trPr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79A130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29A439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DO</w:t>
            </w:r>
          </w:p>
        </w:tc>
        <w:tc>
          <w:tcPr>
            <w:tcW w:w="27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8E0D3A" w14:textId="681740CA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</w:rPr>
              <w:t>-9.8 (-15</w:t>
            </w:r>
            <w:r w:rsidR="00B9022D">
              <w:rPr>
                <w:rFonts w:ascii="Arial" w:hAnsi="Arial" w:cs="Arial"/>
              </w:rPr>
              <w:t>.0</w:t>
            </w:r>
            <w:r w:rsidRPr="005A0E42">
              <w:rPr>
                <w:rFonts w:ascii="Arial" w:hAnsi="Arial" w:cs="Arial"/>
              </w:rPr>
              <w:t>, -4.7)</w:t>
            </w:r>
          </w:p>
        </w:tc>
        <w:tc>
          <w:tcPr>
            <w:tcW w:w="17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9E40D6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702F33AA" w14:textId="77777777" w:rsidTr="00EC7765">
        <w:trPr>
          <w:trHeight w:val="249"/>
        </w:trPr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CAEE4D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24BED7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IMG</w:t>
            </w:r>
          </w:p>
        </w:tc>
        <w:tc>
          <w:tcPr>
            <w:tcW w:w="27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BA00CA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</w:rPr>
              <w:t>-47.2 (-52.4, -41.9)</w:t>
            </w:r>
          </w:p>
        </w:tc>
        <w:tc>
          <w:tcPr>
            <w:tcW w:w="17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BD388C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02F8693A" w14:textId="77777777" w:rsidTr="00EC7765">
        <w:trPr>
          <w:trHeight w:val="249"/>
        </w:trPr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DDF4AC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004453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Non-US IMG</w:t>
            </w:r>
          </w:p>
        </w:tc>
        <w:tc>
          <w:tcPr>
            <w:tcW w:w="27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49F5D3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</w:rPr>
              <w:t>-57.6 (-64.1, -51.1)</w:t>
            </w:r>
          </w:p>
        </w:tc>
        <w:tc>
          <w:tcPr>
            <w:tcW w:w="17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68790B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3B27C10F" w14:textId="77777777" w:rsidTr="00EC7765">
        <w:trPr>
          <w:trHeight w:val="249"/>
        </w:trPr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0EE97B76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2020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2E3229D9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MD</w:t>
            </w:r>
          </w:p>
        </w:tc>
        <w:tc>
          <w:tcPr>
            <w:tcW w:w="275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557C3B5A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Reference</w:t>
            </w:r>
          </w:p>
        </w:tc>
        <w:tc>
          <w:tcPr>
            <w:tcW w:w="171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19FDDD84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25,903</w:t>
            </w:r>
          </w:p>
        </w:tc>
      </w:tr>
      <w:tr w:rsidR="005A0E42" w:rsidRPr="005A0E42" w14:paraId="0C3AB3ED" w14:textId="77777777" w:rsidTr="00EC7765">
        <w:trPr>
          <w:trHeight w:val="249"/>
        </w:trPr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7F262773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75C46029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DO</w:t>
            </w:r>
          </w:p>
        </w:tc>
        <w:tc>
          <w:tcPr>
            <w:tcW w:w="275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09A9E8A1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</w:rPr>
              <w:t>-4.2 (-7.1, -1.3)</w:t>
            </w:r>
          </w:p>
        </w:tc>
        <w:tc>
          <w:tcPr>
            <w:tcW w:w="171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564E12F9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39C560D5" w14:textId="77777777" w:rsidTr="00EC7765">
        <w:trPr>
          <w:trHeight w:val="249"/>
        </w:trPr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431539EE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205C2718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IMG</w:t>
            </w:r>
          </w:p>
        </w:tc>
        <w:tc>
          <w:tcPr>
            <w:tcW w:w="275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0A549013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</w:rPr>
              <w:t>-40.8 (-45.4, -36.3)</w:t>
            </w:r>
          </w:p>
        </w:tc>
        <w:tc>
          <w:tcPr>
            <w:tcW w:w="171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6927DFE6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36FAA4FB" w14:textId="77777777" w:rsidTr="00EC7765">
        <w:trPr>
          <w:trHeight w:val="234"/>
        </w:trPr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6420A2E5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53160B06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Non-US IMG</w:t>
            </w:r>
          </w:p>
        </w:tc>
        <w:tc>
          <w:tcPr>
            <w:tcW w:w="275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0FB1CB3C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</w:rPr>
              <w:t>-51.5 (-56.7, -46.3)</w:t>
            </w:r>
          </w:p>
        </w:tc>
        <w:tc>
          <w:tcPr>
            <w:tcW w:w="171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  <w:vAlign w:val="center"/>
          </w:tcPr>
          <w:p w14:paraId="32CE7F69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17F27E49" w14:textId="77777777" w:rsidTr="00EC7765">
        <w:trPr>
          <w:trHeight w:val="263"/>
        </w:trPr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97EFC0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2022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D565EE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MD</w:t>
            </w:r>
          </w:p>
        </w:tc>
        <w:tc>
          <w:tcPr>
            <w:tcW w:w="27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B41263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Reference</w:t>
            </w:r>
          </w:p>
        </w:tc>
        <w:tc>
          <w:tcPr>
            <w:tcW w:w="17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3218E9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24,692</w:t>
            </w:r>
          </w:p>
        </w:tc>
      </w:tr>
      <w:tr w:rsidR="005A0E42" w:rsidRPr="005A0E42" w14:paraId="7E2289A1" w14:textId="77777777" w:rsidTr="00EC7765">
        <w:trPr>
          <w:trHeight w:val="234"/>
        </w:trPr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E36F9D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3DC39C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DO</w:t>
            </w:r>
          </w:p>
        </w:tc>
        <w:tc>
          <w:tcPr>
            <w:tcW w:w="27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860EE3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</w:rPr>
              <w:t>-5.3 (-11.1, 0.4)</w:t>
            </w:r>
          </w:p>
        </w:tc>
        <w:tc>
          <w:tcPr>
            <w:tcW w:w="17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F604CA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64B14927" w14:textId="77777777" w:rsidTr="00EC7765">
        <w:trPr>
          <w:trHeight w:val="495"/>
        </w:trPr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06D3F0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FD47C6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US IMG</w:t>
            </w:r>
          </w:p>
        </w:tc>
        <w:tc>
          <w:tcPr>
            <w:tcW w:w="27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B74981" w14:textId="1E3D0375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</w:rPr>
              <w:t>-43.8 (-50.6, -37</w:t>
            </w:r>
            <w:r w:rsidR="00B9022D">
              <w:rPr>
                <w:rFonts w:ascii="Arial" w:hAnsi="Arial" w:cs="Arial"/>
              </w:rPr>
              <w:t>.0</w:t>
            </w:r>
            <w:r w:rsidRPr="005A0E42">
              <w:rPr>
                <w:rFonts w:ascii="Arial" w:hAnsi="Arial" w:cs="Arial"/>
              </w:rPr>
              <w:t>)</w:t>
            </w:r>
          </w:p>
        </w:tc>
        <w:tc>
          <w:tcPr>
            <w:tcW w:w="17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8B93C8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  <w:tr w:rsidR="005A0E42" w:rsidRPr="005A0E42" w14:paraId="2C9DFA32" w14:textId="77777777" w:rsidTr="00EC7765">
        <w:trPr>
          <w:trHeight w:val="249"/>
        </w:trPr>
        <w:tc>
          <w:tcPr>
            <w:tcW w:w="212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05053C9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4AAE7BD" w14:textId="77777777" w:rsidR="005A0E42" w:rsidRPr="005A0E42" w:rsidRDefault="005A0E42" w:rsidP="005E2450">
            <w:pPr>
              <w:pStyle w:val="Dhimitri"/>
              <w:contextualSpacing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  <w:szCs w:val="24"/>
              </w:rPr>
              <w:t>Non-US IMG</w:t>
            </w:r>
          </w:p>
        </w:tc>
        <w:tc>
          <w:tcPr>
            <w:tcW w:w="275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B890D76" w14:textId="097E09F9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  <w:r w:rsidRPr="005A0E42">
              <w:rPr>
                <w:rFonts w:ascii="Arial" w:hAnsi="Arial" w:cs="Arial"/>
              </w:rPr>
              <w:t>-56</w:t>
            </w:r>
            <w:r w:rsidR="00B9022D">
              <w:rPr>
                <w:rFonts w:ascii="Arial" w:hAnsi="Arial" w:cs="Arial"/>
              </w:rPr>
              <w:t>.0</w:t>
            </w:r>
            <w:r w:rsidRPr="005A0E42">
              <w:rPr>
                <w:rFonts w:ascii="Arial" w:hAnsi="Arial" w:cs="Arial"/>
              </w:rPr>
              <w:t xml:space="preserve"> (-61.8, -50.2)</w:t>
            </w:r>
          </w:p>
        </w:tc>
        <w:tc>
          <w:tcPr>
            <w:tcW w:w="171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3D63AE3" w14:textId="77777777" w:rsidR="005A0E42" w:rsidRPr="005A0E42" w:rsidRDefault="005A0E42" w:rsidP="005E2450">
            <w:pPr>
              <w:pStyle w:val="Dhimitri"/>
              <w:contextualSpacing/>
              <w:jc w:val="center"/>
              <w:rPr>
                <w:rFonts w:ascii="Arial" w:hAnsi="Arial" w:cs="Arial"/>
                <w:szCs w:val="24"/>
              </w:rPr>
            </w:pPr>
          </w:p>
        </w:tc>
      </w:tr>
    </w:tbl>
    <w:p w14:paraId="439420F0" w14:textId="77777777" w:rsidR="005A0E42" w:rsidRPr="005A0E42" w:rsidRDefault="005A0E42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24C069AF" w14:textId="23662FC7" w:rsidR="005A0E42" w:rsidRPr="005A0E42" w:rsidRDefault="005A0E42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  <w:r w:rsidRPr="005A0E42">
        <w:rPr>
          <w:rFonts w:ascii="Arial" w:eastAsia="Times New Roman" w:hAnsi="Arial" w:cs="Arial"/>
          <w:color w:val="000000"/>
          <w:sz w:val="24"/>
          <w:szCs w:val="24"/>
        </w:rPr>
        <w:t xml:space="preserve">Abbreviations: CI, confidence interval; </w:t>
      </w:r>
      <w:r w:rsidR="00E34DA6">
        <w:rPr>
          <w:rFonts w:ascii="Arial" w:hAnsi="Arial" w:cs="Arial"/>
          <w:sz w:val="24"/>
          <w:szCs w:val="24"/>
        </w:rPr>
        <w:t>DO, osteopathic medical school senior; MD, United States allopathic medical school senior; Non-US IMG, non-United States citizen and international medical school graduate; US IMG, United States citizen and international medical school graduate</w:t>
      </w:r>
    </w:p>
    <w:p w14:paraId="04A337E5" w14:textId="77777777" w:rsidR="005A0E42" w:rsidRPr="005A0E42" w:rsidRDefault="005A0E42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04A3ED17" w14:textId="7395C2CB" w:rsidR="005A0E42" w:rsidRPr="005A0E42" w:rsidRDefault="005A0E42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  <w:r w:rsidRPr="005A0E42">
        <w:rPr>
          <w:rFonts w:ascii="Arial" w:eastAsia="Times New Roman" w:hAnsi="Arial" w:cs="Arial"/>
          <w:color w:val="000000"/>
          <w:sz w:val="24"/>
          <w:szCs w:val="24"/>
        </w:rPr>
        <w:t>*</w:t>
      </w:r>
      <w:r w:rsidR="00D134CF">
        <w:rPr>
          <w:rFonts w:ascii="Arial" w:eastAsia="Times New Roman" w:hAnsi="Arial" w:cs="Arial"/>
          <w:color w:val="000000"/>
          <w:sz w:val="24"/>
          <w:szCs w:val="24"/>
        </w:rPr>
        <w:t>Estimates were adjusted</w:t>
      </w:r>
      <w:r w:rsidRPr="005A0E42">
        <w:rPr>
          <w:rFonts w:ascii="Arial" w:eastAsia="Times New Roman" w:hAnsi="Arial" w:cs="Arial"/>
          <w:color w:val="000000"/>
          <w:sz w:val="24"/>
          <w:szCs w:val="24"/>
        </w:rPr>
        <w:t xml:space="preserve"> for specialty</w:t>
      </w:r>
      <w:r w:rsidR="007B124E">
        <w:rPr>
          <w:rFonts w:ascii="Arial" w:eastAsia="Times New Roman" w:hAnsi="Arial" w:cs="Arial"/>
          <w:color w:val="000000"/>
          <w:sz w:val="24"/>
          <w:szCs w:val="24"/>
        </w:rPr>
        <w:t xml:space="preserve"> choice</w:t>
      </w:r>
      <w:r w:rsidRPr="005A0E42">
        <w:rPr>
          <w:rFonts w:ascii="Arial" w:eastAsia="Times New Roman" w:hAnsi="Arial" w:cs="Arial"/>
          <w:color w:val="000000"/>
          <w:sz w:val="24"/>
          <w:szCs w:val="24"/>
        </w:rPr>
        <w:t xml:space="preserve"> and USMLE Step 1</w:t>
      </w:r>
      <w:r w:rsidR="007B124E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Pr="005A0E42">
        <w:rPr>
          <w:rFonts w:ascii="Arial" w:eastAsia="Times New Roman" w:hAnsi="Arial" w:cs="Arial"/>
          <w:color w:val="000000"/>
          <w:sz w:val="24"/>
          <w:szCs w:val="24"/>
        </w:rPr>
        <w:t xml:space="preserve">score. </w:t>
      </w:r>
    </w:p>
    <w:p w14:paraId="1FCB34DE" w14:textId="77777777" w:rsidR="005A0E42" w:rsidRPr="005A0E42" w:rsidRDefault="005A0E42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51B7F440" w14:textId="796EE01A" w:rsidR="005A0E42" w:rsidRDefault="00E34DA6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  <w:r>
        <w:rPr>
          <w:rFonts w:ascii="Arial" w:eastAsia="Times New Roman" w:hAnsi="Arial" w:cs="Arial"/>
          <w:color w:val="000000"/>
          <w:sz w:val="24"/>
          <w:szCs w:val="24"/>
        </w:rPr>
        <w:t>**U</w:t>
      </w:r>
      <w:r w:rsidR="005A0E42" w:rsidRPr="005A0E42">
        <w:rPr>
          <w:rFonts w:ascii="Arial" w:eastAsia="Times New Roman" w:hAnsi="Arial" w:cs="Arial"/>
          <w:color w:val="000000"/>
          <w:sz w:val="24"/>
          <w:szCs w:val="24"/>
        </w:rPr>
        <w:t>SMLE Step 1 data was not reported for DO seniors in 2016.</w:t>
      </w:r>
    </w:p>
    <w:p w14:paraId="194DB5B5" w14:textId="77777777" w:rsidR="00552A65" w:rsidRDefault="00552A65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158E17F8" w14:textId="77777777" w:rsidR="005A0E42" w:rsidRDefault="005A0E42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11E9921E" w14:textId="77777777" w:rsidR="00045ADA" w:rsidRDefault="00045ADA">
      <w:pPr>
        <w:rPr>
          <w:rFonts w:ascii="Arial" w:eastAsia="Times New Roman" w:hAnsi="Arial" w:cstheme="majorBidi"/>
          <w:color w:val="000000" w:themeColor="text1"/>
          <w:sz w:val="32"/>
          <w:szCs w:val="32"/>
        </w:rPr>
      </w:pPr>
      <w:r>
        <w:rPr>
          <w:rFonts w:eastAsia="Times New Roman"/>
        </w:rPr>
        <w:br w:type="page"/>
      </w:r>
    </w:p>
    <w:p w14:paraId="63AF9819" w14:textId="03348BF3" w:rsidR="00552A65" w:rsidRDefault="00552A65" w:rsidP="00552A65">
      <w:pPr>
        <w:pStyle w:val="Heading1"/>
        <w:rPr>
          <w:rFonts w:eastAsia="Times New Roman"/>
        </w:rPr>
      </w:pPr>
      <w:r>
        <w:rPr>
          <w:rFonts w:eastAsia="Times New Roman"/>
        </w:rPr>
        <w:lastRenderedPageBreak/>
        <w:t>Figures</w:t>
      </w:r>
    </w:p>
    <w:p w14:paraId="62EBE46E" w14:textId="77777777" w:rsidR="005A0E42" w:rsidRDefault="005A0E42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3F152279" w14:textId="75164F58" w:rsidR="005A0E42" w:rsidRDefault="005A0E42" w:rsidP="005A0E42">
      <w:pPr>
        <w:pStyle w:val="Heading2"/>
        <w:rPr>
          <w:rFonts w:eastAsia="Times New Roman"/>
        </w:rPr>
      </w:pPr>
      <w:r>
        <w:rPr>
          <w:rFonts w:eastAsia="Times New Roman"/>
        </w:rPr>
        <w:t>Supplemental Figure 1</w:t>
      </w:r>
    </w:p>
    <w:p w14:paraId="2B942314" w14:textId="77777777" w:rsidR="005A0E42" w:rsidRDefault="005A0E42" w:rsidP="005A0E42"/>
    <w:p w14:paraId="7B26B960" w14:textId="53943332" w:rsidR="005A0E42" w:rsidRPr="005A0E42" w:rsidRDefault="005A0E42" w:rsidP="005A0E42">
      <w:r>
        <w:rPr>
          <w:noProof/>
        </w:rPr>
        <w:drawing>
          <wp:inline distT="0" distB="0" distL="0" distR="0" wp14:anchorId="36D830E8" wp14:editId="34F37B6F">
            <wp:extent cx="5937885" cy="1072515"/>
            <wp:effectExtent l="0" t="0" r="0" b="0"/>
            <wp:docPr id="145310157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7885" cy="1072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221FA8" w14:textId="472662B2" w:rsidR="005A0E42" w:rsidRPr="005A0E42" w:rsidRDefault="005A0E42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  <w:r w:rsidRPr="005A0E42">
        <w:rPr>
          <w:rFonts w:ascii="Arial" w:eastAsia="Times New Roman" w:hAnsi="Arial" w:cs="Arial"/>
          <w:color w:val="000000"/>
          <w:sz w:val="24"/>
          <w:szCs w:val="24"/>
        </w:rPr>
        <w:t xml:space="preserve">Supplemental Figure </w:t>
      </w:r>
      <w:r>
        <w:rPr>
          <w:rFonts w:ascii="Arial" w:eastAsia="Times New Roman" w:hAnsi="Arial" w:cs="Arial"/>
          <w:color w:val="000000"/>
          <w:sz w:val="24"/>
          <w:szCs w:val="24"/>
        </w:rPr>
        <w:t xml:space="preserve">1. The figure </w:t>
      </w:r>
      <w:r w:rsidRPr="005A0E42">
        <w:rPr>
          <w:rFonts w:ascii="Arial" w:eastAsia="Times New Roman" w:hAnsi="Arial" w:cs="Arial"/>
          <w:color w:val="000000"/>
          <w:sz w:val="24"/>
          <w:szCs w:val="24"/>
        </w:rPr>
        <w:t>displays the R packages and versions used for the analysis.</w:t>
      </w:r>
    </w:p>
    <w:p w14:paraId="4D2532CB" w14:textId="77777777" w:rsidR="005A0E42" w:rsidRDefault="005A0E42" w:rsidP="005A0E4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6CEB77EF" w14:textId="77777777" w:rsidR="00045ADA" w:rsidRDefault="00045ADA">
      <w:pPr>
        <w:rPr>
          <w:rFonts w:ascii="Arial" w:eastAsia="Times New Roman" w:hAnsi="Arial" w:cstheme="majorBidi"/>
          <w:color w:val="000000" w:themeColor="text1"/>
          <w:sz w:val="26"/>
          <w:szCs w:val="26"/>
        </w:rPr>
      </w:pPr>
      <w:r>
        <w:rPr>
          <w:rFonts w:eastAsia="Times New Roman"/>
        </w:rPr>
        <w:br w:type="page"/>
      </w:r>
    </w:p>
    <w:p w14:paraId="365B391B" w14:textId="48973C27" w:rsidR="005A0E42" w:rsidRDefault="005A0E42" w:rsidP="005A0E42">
      <w:pPr>
        <w:pStyle w:val="Heading2"/>
        <w:rPr>
          <w:rFonts w:eastAsia="Times New Roman"/>
        </w:rPr>
      </w:pPr>
      <w:r>
        <w:rPr>
          <w:rFonts w:eastAsia="Times New Roman"/>
        </w:rPr>
        <w:lastRenderedPageBreak/>
        <w:t>Supplemental Figure 2</w:t>
      </w:r>
    </w:p>
    <w:p w14:paraId="51EF026C" w14:textId="77777777" w:rsidR="005A0E42" w:rsidRDefault="005A0E42" w:rsidP="005A0E42"/>
    <w:p w14:paraId="0C05F6B7" w14:textId="78FB6377" w:rsidR="005A0E42" w:rsidRDefault="0069307D" w:rsidP="005A0E42">
      <w:r>
        <w:rPr>
          <w:noProof/>
        </w:rPr>
        <w:drawing>
          <wp:inline distT="0" distB="0" distL="0" distR="0" wp14:anchorId="15B5A431" wp14:editId="10C1E1AD">
            <wp:extent cx="4572000" cy="4572000"/>
            <wp:effectExtent l="0" t="0" r="0" b="0"/>
            <wp:docPr id="121873649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457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623630" w14:textId="5B417120" w:rsidR="00A95B4A" w:rsidRDefault="00EC7765" w:rsidP="005A0E42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upplemental </w:t>
      </w:r>
      <w:r w:rsidRPr="005A0E42">
        <w:rPr>
          <w:rFonts w:ascii="Arial" w:hAnsi="Arial" w:cs="Arial"/>
          <w:sz w:val="24"/>
          <w:szCs w:val="24"/>
        </w:rPr>
        <w:t xml:space="preserve">Figure </w:t>
      </w:r>
      <w:r>
        <w:rPr>
          <w:rFonts w:ascii="Arial" w:hAnsi="Arial" w:cs="Arial"/>
          <w:sz w:val="24"/>
          <w:szCs w:val="24"/>
        </w:rPr>
        <w:t xml:space="preserve">2 </w:t>
      </w:r>
      <w:r w:rsidR="00A95B4A">
        <w:rPr>
          <w:rFonts w:ascii="Arial" w:hAnsi="Arial" w:cs="Arial"/>
          <w:sz w:val="24"/>
          <w:szCs w:val="24"/>
        </w:rPr>
        <w:t>Abbreviations</w:t>
      </w:r>
      <w:r>
        <w:rPr>
          <w:rFonts w:ascii="Arial" w:hAnsi="Arial" w:cs="Arial"/>
          <w:sz w:val="24"/>
          <w:szCs w:val="24"/>
        </w:rPr>
        <w:t>:</w:t>
      </w:r>
      <w:r w:rsidR="00A95B4A">
        <w:rPr>
          <w:rFonts w:ascii="Arial" w:hAnsi="Arial" w:cs="Arial"/>
          <w:sz w:val="24"/>
          <w:szCs w:val="24"/>
        </w:rPr>
        <w:t xml:space="preserve"> DO, osteopathic medical school senior; MD, United States allopathic medical school senior; </w:t>
      </w:r>
      <w:r w:rsidR="00E34DA6">
        <w:rPr>
          <w:rFonts w:ascii="Arial" w:hAnsi="Arial" w:cs="Arial"/>
          <w:sz w:val="24"/>
          <w:szCs w:val="24"/>
        </w:rPr>
        <w:t xml:space="preserve">Non-US IMG, non-United States citizen and international medical school graduate; </w:t>
      </w:r>
      <w:r w:rsidR="00A95B4A">
        <w:rPr>
          <w:rFonts w:ascii="Arial" w:hAnsi="Arial" w:cs="Arial"/>
          <w:sz w:val="24"/>
          <w:szCs w:val="24"/>
        </w:rPr>
        <w:t xml:space="preserve">US IMG, United States citizen and international medical school graduate; USMLE, </w:t>
      </w:r>
      <w:r w:rsidR="00A95B4A" w:rsidRPr="00A95B4A">
        <w:rPr>
          <w:rFonts w:ascii="Arial" w:hAnsi="Arial" w:cs="Arial"/>
          <w:sz w:val="24"/>
          <w:szCs w:val="24"/>
        </w:rPr>
        <w:t>United States Medical Licensing Examination</w:t>
      </w:r>
    </w:p>
    <w:p w14:paraId="35FDA7CB" w14:textId="72AA499A" w:rsidR="005A0E42" w:rsidRPr="005A0E42" w:rsidRDefault="005A0E42" w:rsidP="005A0E42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upplemental </w:t>
      </w:r>
      <w:r w:rsidRPr="005A0E42">
        <w:rPr>
          <w:rFonts w:ascii="Arial" w:hAnsi="Arial" w:cs="Arial"/>
          <w:sz w:val="24"/>
          <w:szCs w:val="24"/>
        </w:rPr>
        <w:t xml:space="preserve">Figure </w:t>
      </w:r>
      <w:r>
        <w:rPr>
          <w:rFonts w:ascii="Arial" w:hAnsi="Arial" w:cs="Arial"/>
          <w:sz w:val="24"/>
          <w:szCs w:val="24"/>
        </w:rPr>
        <w:t xml:space="preserve">2. The figure </w:t>
      </w:r>
      <w:r w:rsidRPr="005A0E42">
        <w:rPr>
          <w:rFonts w:ascii="Arial" w:hAnsi="Arial" w:cs="Arial"/>
          <w:sz w:val="24"/>
          <w:szCs w:val="24"/>
        </w:rPr>
        <w:t xml:space="preserve">displays the probability of matching into applicants’ preferred specialties between US MD and non-US MD applicants stratified by year. Estimates were </w:t>
      </w:r>
      <w:r w:rsidR="00D134CF">
        <w:rPr>
          <w:rFonts w:ascii="Arial" w:hAnsi="Arial" w:cs="Arial"/>
          <w:sz w:val="24"/>
          <w:szCs w:val="24"/>
        </w:rPr>
        <w:t>adjusted</w:t>
      </w:r>
      <w:r w:rsidRPr="005A0E42">
        <w:rPr>
          <w:rFonts w:ascii="Arial" w:hAnsi="Arial" w:cs="Arial"/>
          <w:sz w:val="24"/>
          <w:szCs w:val="24"/>
        </w:rPr>
        <w:t xml:space="preserve"> for USMLE Step 1 score range and specialty</w:t>
      </w:r>
      <w:r w:rsidR="007B124E">
        <w:rPr>
          <w:rFonts w:ascii="Arial" w:hAnsi="Arial" w:cs="Arial"/>
          <w:sz w:val="24"/>
          <w:szCs w:val="24"/>
        </w:rPr>
        <w:t xml:space="preserve"> choice</w:t>
      </w:r>
      <w:r w:rsidR="002551D1">
        <w:rPr>
          <w:rFonts w:ascii="Arial" w:hAnsi="Arial" w:cs="Arial"/>
          <w:sz w:val="24"/>
          <w:szCs w:val="24"/>
        </w:rPr>
        <w:t xml:space="preserve">. </w:t>
      </w:r>
      <w:r w:rsidR="002F5309">
        <w:rPr>
          <w:rFonts w:ascii="Arial" w:hAnsi="Arial" w:cs="Arial"/>
          <w:sz w:val="24"/>
          <w:szCs w:val="24"/>
        </w:rPr>
        <w:t>An estimate for DO vs. MD seniors in the</w:t>
      </w:r>
      <w:r w:rsidR="002F5309" w:rsidRPr="002F5309">
        <w:rPr>
          <w:rFonts w:ascii="Arial" w:hAnsi="Arial" w:cs="Arial"/>
          <w:sz w:val="24"/>
          <w:szCs w:val="24"/>
        </w:rPr>
        <w:t xml:space="preserve"> 2016 match</w:t>
      </w:r>
      <w:r w:rsidR="002F5309">
        <w:rPr>
          <w:rFonts w:ascii="Arial" w:hAnsi="Arial" w:cs="Arial"/>
          <w:sz w:val="24"/>
          <w:szCs w:val="24"/>
        </w:rPr>
        <w:t xml:space="preserve"> year is not presented,</w:t>
      </w:r>
      <w:r w:rsidR="002F5309" w:rsidRPr="002F5309">
        <w:rPr>
          <w:rFonts w:ascii="Arial" w:hAnsi="Arial" w:cs="Arial"/>
          <w:sz w:val="24"/>
          <w:szCs w:val="24"/>
        </w:rPr>
        <w:t xml:space="preserve"> since Step 1 scores were not reported </w:t>
      </w:r>
      <w:r w:rsidR="002F5309">
        <w:rPr>
          <w:rFonts w:ascii="Arial" w:hAnsi="Arial" w:cs="Arial"/>
          <w:sz w:val="24"/>
          <w:szCs w:val="24"/>
        </w:rPr>
        <w:t xml:space="preserve">for DO seniors in 2016. </w:t>
      </w:r>
    </w:p>
    <w:p w14:paraId="77B6BA5C" w14:textId="77777777" w:rsidR="005A0E42" w:rsidRPr="005A0E42" w:rsidRDefault="005A0E42" w:rsidP="005A0E42"/>
    <w:p w14:paraId="4472DF5B" w14:textId="77777777" w:rsidR="00204EE0" w:rsidRDefault="00204EE0" w:rsidP="00F4685F">
      <w:pPr>
        <w:pStyle w:val="NoSpacing"/>
      </w:pPr>
    </w:p>
    <w:p w14:paraId="4E6C7ED9" w14:textId="77777777" w:rsidR="00204EE0" w:rsidRDefault="00204EE0" w:rsidP="00F4685F">
      <w:pPr>
        <w:pStyle w:val="NoSpacing"/>
      </w:pPr>
    </w:p>
    <w:p w14:paraId="6CE6A234" w14:textId="44CE9EC1" w:rsidR="005A0E42" w:rsidRPr="00F4685F" w:rsidRDefault="005A0E42" w:rsidP="00F4685F">
      <w:pPr>
        <w:pStyle w:val="NoSpacing"/>
      </w:pPr>
    </w:p>
    <w:sectPr w:rsidR="005A0E42" w:rsidRPr="00F4685F"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3A32398" w14:textId="77777777" w:rsidR="009C128A" w:rsidRDefault="009C128A" w:rsidP="00BB12EB">
      <w:pPr>
        <w:spacing w:after="0" w:line="240" w:lineRule="auto"/>
      </w:pPr>
      <w:r>
        <w:separator/>
      </w:r>
    </w:p>
  </w:endnote>
  <w:endnote w:type="continuationSeparator" w:id="0">
    <w:p w14:paraId="0C077D6A" w14:textId="77777777" w:rsidR="009C128A" w:rsidRDefault="009C128A" w:rsidP="00BB12E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4064219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AB5C41A" w14:textId="624870D2" w:rsidR="00BB12EB" w:rsidRDefault="00BB12E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37C73D5" w14:textId="77777777" w:rsidR="00BB12EB" w:rsidRDefault="00BB12E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6D5AE5A" w14:textId="77777777" w:rsidR="009C128A" w:rsidRDefault="009C128A" w:rsidP="00BB12EB">
      <w:pPr>
        <w:spacing w:after="0" w:line="240" w:lineRule="auto"/>
      </w:pPr>
      <w:r>
        <w:separator/>
      </w:r>
    </w:p>
  </w:footnote>
  <w:footnote w:type="continuationSeparator" w:id="0">
    <w:p w14:paraId="40C5D215" w14:textId="77777777" w:rsidR="009C128A" w:rsidRDefault="009C128A" w:rsidP="00BB12E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efzfvxfdsxts4ettekvvz9f9095wv0awppw&quot;&gt;My EndNote Library&lt;record-ids&gt;&lt;item&gt;2501&lt;/item&gt;&lt;item&gt;2562&lt;/item&gt;&lt;item&gt;2563&lt;/item&gt;&lt;item&gt;2564&lt;/item&gt;&lt;item&gt;2565&lt;/item&gt;&lt;item&gt;2566&lt;/item&gt;&lt;item&gt;2567&lt;/item&gt;&lt;item&gt;2568&lt;/item&gt;&lt;item&gt;2569&lt;/item&gt;&lt;item&gt;2570&lt;/item&gt;&lt;item&gt;2571&lt;/item&gt;&lt;item&gt;2572&lt;/item&gt;&lt;item&gt;2573&lt;/item&gt;&lt;/record-ids&gt;&lt;/item&gt;&lt;/Libraries&gt;"/>
  </w:docVars>
  <w:rsids>
    <w:rsidRoot w:val="00F4685F"/>
    <w:rsid w:val="00015B5C"/>
    <w:rsid w:val="00045ADA"/>
    <w:rsid w:val="001653B5"/>
    <w:rsid w:val="00196377"/>
    <w:rsid w:val="00204EE0"/>
    <w:rsid w:val="00243BF0"/>
    <w:rsid w:val="002551D1"/>
    <w:rsid w:val="00281AF8"/>
    <w:rsid w:val="00286EC5"/>
    <w:rsid w:val="002F5309"/>
    <w:rsid w:val="003A40AB"/>
    <w:rsid w:val="003B5D58"/>
    <w:rsid w:val="00463655"/>
    <w:rsid w:val="00502753"/>
    <w:rsid w:val="00552A65"/>
    <w:rsid w:val="005638FE"/>
    <w:rsid w:val="005A0E42"/>
    <w:rsid w:val="005F48A0"/>
    <w:rsid w:val="00605E14"/>
    <w:rsid w:val="00636376"/>
    <w:rsid w:val="006624D1"/>
    <w:rsid w:val="0069307D"/>
    <w:rsid w:val="006A6101"/>
    <w:rsid w:val="007278E0"/>
    <w:rsid w:val="007B124E"/>
    <w:rsid w:val="007C01A4"/>
    <w:rsid w:val="00805189"/>
    <w:rsid w:val="0086359F"/>
    <w:rsid w:val="0087192C"/>
    <w:rsid w:val="00872DCA"/>
    <w:rsid w:val="008834BB"/>
    <w:rsid w:val="008A50B4"/>
    <w:rsid w:val="008C255A"/>
    <w:rsid w:val="0095485B"/>
    <w:rsid w:val="00957947"/>
    <w:rsid w:val="009955F4"/>
    <w:rsid w:val="009C128A"/>
    <w:rsid w:val="009C2F2F"/>
    <w:rsid w:val="00A95B4A"/>
    <w:rsid w:val="00AA378A"/>
    <w:rsid w:val="00AF47C1"/>
    <w:rsid w:val="00B15AFF"/>
    <w:rsid w:val="00B420B1"/>
    <w:rsid w:val="00B5234B"/>
    <w:rsid w:val="00B8023D"/>
    <w:rsid w:val="00B9022D"/>
    <w:rsid w:val="00BA34CA"/>
    <w:rsid w:val="00BB12EB"/>
    <w:rsid w:val="00BE3EF7"/>
    <w:rsid w:val="00C23B28"/>
    <w:rsid w:val="00C51A82"/>
    <w:rsid w:val="00CA62DE"/>
    <w:rsid w:val="00D134CF"/>
    <w:rsid w:val="00D318CA"/>
    <w:rsid w:val="00D9285A"/>
    <w:rsid w:val="00DA7415"/>
    <w:rsid w:val="00DB6B78"/>
    <w:rsid w:val="00E34DA6"/>
    <w:rsid w:val="00EC7765"/>
    <w:rsid w:val="00F13314"/>
    <w:rsid w:val="00F4685F"/>
    <w:rsid w:val="00F554F4"/>
    <w:rsid w:val="00FF0F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E338E6"/>
  <w15:chartTrackingRefBased/>
  <w15:docId w15:val="{9693C3CC-B6DF-4004-9A15-A7870FB29B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C255A"/>
  </w:style>
  <w:style w:type="paragraph" w:styleId="Heading1">
    <w:name w:val="heading 1"/>
    <w:basedOn w:val="Normal"/>
    <w:next w:val="Normal"/>
    <w:link w:val="Heading1Char"/>
    <w:uiPriority w:val="9"/>
    <w:qFormat/>
    <w:rsid w:val="00F4685F"/>
    <w:pPr>
      <w:keepNext/>
      <w:keepLines/>
      <w:spacing w:before="240" w:after="0"/>
      <w:outlineLvl w:val="0"/>
    </w:pPr>
    <w:rPr>
      <w:rFonts w:ascii="Arial" w:eastAsiaTheme="majorEastAsia" w:hAnsi="Arial" w:cstheme="majorBidi"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A0E42"/>
    <w:pPr>
      <w:keepNext/>
      <w:keepLines/>
      <w:spacing w:before="40" w:after="0"/>
      <w:outlineLvl w:val="1"/>
    </w:pPr>
    <w:rPr>
      <w:rFonts w:ascii="Arial" w:eastAsiaTheme="majorEastAsia" w:hAnsi="Arial" w:cstheme="majorBidi"/>
      <w:color w:val="000000" w:themeColor="tex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04EE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himitri">
    <w:name w:val="Dhimitri"/>
    <w:basedOn w:val="NoSpacing"/>
    <w:link w:val="DhimitriChar"/>
    <w:qFormat/>
    <w:rsid w:val="008834BB"/>
    <w:rPr>
      <w:rFonts w:ascii="Times New Roman" w:hAnsi="Times New Roman"/>
      <w:sz w:val="24"/>
    </w:rPr>
  </w:style>
  <w:style w:type="character" w:customStyle="1" w:styleId="DhimitriChar">
    <w:name w:val="Dhimitri Char"/>
    <w:basedOn w:val="DefaultParagraphFont"/>
    <w:link w:val="Dhimitri"/>
    <w:rsid w:val="008834BB"/>
    <w:rPr>
      <w:rFonts w:ascii="Times New Roman" w:hAnsi="Times New Roman"/>
      <w:sz w:val="24"/>
    </w:rPr>
  </w:style>
  <w:style w:type="paragraph" w:styleId="NoSpacing">
    <w:name w:val="No Spacing"/>
    <w:uiPriority w:val="1"/>
    <w:qFormat/>
    <w:rsid w:val="008834BB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F4685F"/>
    <w:rPr>
      <w:rFonts w:ascii="Arial" w:eastAsiaTheme="majorEastAsia" w:hAnsi="Arial" w:cstheme="majorBidi"/>
      <w:color w:val="000000" w:themeColor="tex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A0E42"/>
    <w:rPr>
      <w:rFonts w:ascii="Arial" w:eastAsiaTheme="majorEastAsia" w:hAnsi="Arial" w:cstheme="majorBidi"/>
      <w:color w:val="000000" w:themeColor="text1"/>
      <w:sz w:val="26"/>
      <w:szCs w:val="26"/>
    </w:rPr>
  </w:style>
  <w:style w:type="paragraph" w:styleId="Title">
    <w:name w:val="Title"/>
    <w:basedOn w:val="Normal"/>
    <w:next w:val="Normal"/>
    <w:link w:val="TitleChar"/>
    <w:uiPriority w:val="10"/>
    <w:qFormat/>
    <w:rsid w:val="00552A65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52A6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Header">
    <w:name w:val="header"/>
    <w:basedOn w:val="Normal"/>
    <w:link w:val="HeaderChar"/>
    <w:uiPriority w:val="99"/>
    <w:unhideWhenUsed/>
    <w:rsid w:val="00BB12E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B12EB"/>
  </w:style>
  <w:style w:type="paragraph" w:styleId="Footer">
    <w:name w:val="footer"/>
    <w:basedOn w:val="Normal"/>
    <w:link w:val="FooterChar"/>
    <w:uiPriority w:val="99"/>
    <w:unhideWhenUsed/>
    <w:rsid w:val="00BB12E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B12EB"/>
  </w:style>
  <w:style w:type="character" w:customStyle="1" w:styleId="Heading3Char">
    <w:name w:val="Heading 3 Char"/>
    <w:basedOn w:val="DefaultParagraphFont"/>
    <w:link w:val="Heading3"/>
    <w:uiPriority w:val="9"/>
    <w:semiHidden/>
    <w:rsid w:val="00204EE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204EE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04EE0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04EE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04EE0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EBE56E7-C6B7-4DF9-9F3A-B2F2F14CF6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</TotalTime>
  <Pages>10</Pages>
  <Words>1788</Words>
  <Characters>10228</Characters>
  <Application>Microsoft Office Word</Application>
  <DocSecurity>0</DocSecurity>
  <Lines>262</Lines>
  <Paragraphs>7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himitri Nikolla, DO, MS</dc:creator>
  <cp:keywords/>
  <dc:description/>
  <cp:lastModifiedBy>Dhimitri Nikolla, DO, MS</cp:lastModifiedBy>
  <cp:revision>16</cp:revision>
  <dcterms:created xsi:type="dcterms:W3CDTF">2023-09-21T14:46:00Z</dcterms:created>
  <dcterms:modified xsi:type="dcterms:W3CDTF">2023-09-22T13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60084212-5077-4128-a802-9c1facca9c7b</vt:lpwstr>
  </property>
</Properties>
</file>